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76C45ECC" w14:textId="77777777" w:rsid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</w:p>
    <w:p w14:paraId="38655685" w14:textId="5E0DBBC6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imageFolder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</w:t>
      </w:r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>'</w:t>
      </w:r>
      <w:r w:rsidR="00700CC4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>directory</w:t>
      </w:r>
      <w:proofErr w:type="gramStart"/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>'</w:t>
      </w: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;</w:t>
      </w:r>
      <w:proofErr w:type="gramEnd"/>
    </w:p>
    <w:p w14:paraId="22B4F812" w14:textId="77777777" w:rsidR="00235D8E" w:rsidRPr="00235D8E" w:rsidRDefault="00235D8E" w:rsidP="00235D8E">
      <w:pPr>
        <w:shd w:val="clear" w:color="auto" w:fill="F5F5F5"/>
        <w:spacing w:after="240" w:line="259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</w:p>
    <w:p w14:paraId="139D9685" w14:textId="77777777" w:rsidR="00235D8E" w:rsidRPr="00235D8E" w:rsidRDefault="00235D8E" w:rsidP="00235D8E">
      <w:pPr>
        <w:shd w:val="clear" w:color="auto" w:fill="F5F5F5"/>
        <w:spacing w:after="15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datasetFolder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fullfile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imageFolder</w:t>
      </w:r>
      <w:proofErr w:type="spellEnd"/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;</w:t>
      </w:r>
      <w:proofErr w:type="gramEnd"/>
    </w:p>
    <w:p w14:paraId="00CF6B95" w14:textId="77777777" w:rsidR="00235D8E" w:rsidRPr="00235D8E" w:rsidRDefault="00235D8E" w:rsidP="00235D8E">
      <w:pPr>
        <w:shd w:val="clear" w:color="auto" w:fill="F5F5F5"/>
        <w:spacing w:after="15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imds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imageDatastore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</w:t>
      </w:r>
      <w:proofErr w:type="spellStart"/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imageFolder,IncludeSubfolders</w:t>
      </w:r>
      <w:proofErr w:type="spellEnd"/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=true);</w:t>
      </w:r>
    </w:p>
    <w:p w14:paraId="0AA78EC3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val="fr-FR" w:eastAsia="en-CA"/>
          <w14:ligatures w14:val="none"/>
        </w:rPr>
      </w:pP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val="fr-FR" w:eastAsia="en-CA"/>
          <w14:ligatures w14:val="none"/>
        </w:rPr>
        <w:t>augmenter</w:t>
      </w:r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val="fr-FR" w:eastAsia="en-CA"/>
          <w14:ligatures w14:val="none"/>
        </w:rPr>
        <w:t xml:space="preserve"> =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val="fr-FR" w:eastAsia="en-CA"/>
          <w14:ligatures w14:val="none"/>
        </w:rPr>
        <w:t>imageDataAugmenter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val="fr-FR" w:eastAsia="en-CA"/>
          <w14:ligatures w14:val="none"/>
        </w:rPr>
        <w:t>(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val="fr-FR" w:eastAsia="en-CA"/>
          <w14:ligatures w14:val="none"/>
        </w:rPr>
        <w:t>RandXReflection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val="fr-FR" w:eastAsia="en-CA"/>
          <w14:ligatures w14:val="none"/>
        </w:rPr>
        <w:t>=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val="fr-FR" w:eastAsia="en-CA"/>
          <w14:ligatures w14:val="none"/>
        </w:rPr>
        <w:t>true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val="fr-FR" w:eastAsia="en-CA"/>
          <w14:ligatures w14:val="none"/>
        </w:rPr>
        <w:t>);</w:t>
      </w:r>
    </w:p>
    <w:p w14:paraId="591C774D" w14:textId="77777777" w:rsidR="00235D8E" w:rsidRPr="00235D8E" w:rsidRDefault="00235D8E" w:rsidP="00235D8E">
      <w:pPr>
        <w:shd w:val="clear" w:color="auto" w:fill="F5F5F5"/>
        <w:spacing w:after="15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val="fr-FR" w:eastAsia="en-CA"/>
          <w14:ligatures w14:val="none"/>
        </w:rPr>
      </w:pPr>
      <w:proofErr w:type="spellStart"/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val="fr-FR" w:eastAsia="en-CA"/>
          <w14:ligatures w14:val="none"/>
        </w:rPr>
        <w:t>augimds</w:t>
      </w:r>
      <w:proofErr w:type="spellEnd"/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val="fr-FR" w:eastAsia="en-CA"/>
          <w14:ligatures w14:val="none"/>
        </w:rPr>
        <w:t xml:space="preserve"> =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val="fr-FR" w:eastAsia="en-CA"/>
          <w14:ligatures w14:val="none"/>
        </w:rPr>
        <w:t>augmentedImageDatastore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val="fr-FR" w:eastAsia="en-CA"/>
          <w14:ligatures w14:val="none"/>
        </w:rPr>
        <w:t>([64 64],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val="fr-FR" w:eastAsia="en-CA"/>
          <w14:ligatures w14:val="none"/>
        </w:rPr>
        <w:t>imds,DataAugmentation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val="fr-FR" w:eastAsia="en-CA"/>
          <w14:ligatures w14:val="none"/>
        </w:rPr>
        <w:t>=augmenter);</w:t>
      </w:r>
    </w:p>
    <w:p w14:paraId="4294F68C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filterSize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5;</w:t>
      </w:r>
      <w:proofErr w:type="gramEnd"/>
    </w:p>
    <w:p w14:paraId="67C331F2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numFilters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64;</w:t>
      </w:r>
      <w:proofErr w:type="gramEnd"/>
    </w:p>
    <w:p w14:paraId="46600FFE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numLatentInputs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100;</w:t>
      </w:r>
      <w:proofErr w:type="gramEnd"/>
    </w:p>
    <w:p w14:paraId="6E525F82" w14:textId="77777777" w:rsidR="00235D8E" w:rsidRPr="00235D8E" w:rsidRDefault="00235D8E" w:rsidP="00235D8E">
      <w:pPr>
        <w:shd w:val="clear" w:color="auto" w:fill="F5F5F5"/>
        <w:spacing w:after="240" w:line="259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</w:p>
    <w:p w14:paraId="6926EF11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projectionSize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[4 4 512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];</w:t>
      </w:r>
      <w:proofErr w:type="gramEnd"/>
    </w:p>
    <w:p w14:paraId="15AE4E4C" w14:textId="77777777" w:rsidR="00235D8E" w:rsidRPr="00235D8E" w:rsidRDefault="00235D8E" w:rsidP="00235D8E">
      <w:pPr>
        <w:shd w:val="clear" w:color="auto" w:fill="F5F5F5"/>
        <w:spacing w:after="240" w:line="259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</w:p>
    <w:p w14:paraId="5AFE7B65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layersGenerator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[</w:t>
      </w:r>
    </w:p>
    <w:p w14:paraId="6FD0BDF6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featureInputLayer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numLatentInputs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</w:t>
      </w:r>
    </w:p>
    <w:p w14:paraId="36147244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projectAndReshapeLayer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projectionSize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</w:t>
      </w:r>
    </w:p>
    <w:p w14:paraId="497063C2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transposedConv2dLayer(filterSize,4*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numFilters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</w:t>
      </w:r>
    </w:p>
    <w:p w14:paraId="77AFE722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batchNormalizationLayer</w:t>
      </w:r>
      <w:proofErr w:type="spellEnd"/>
    </w:p>
    <w:p w14:paraId="32430581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reluLayer</w:t>
      </w:r>
      <w:proofErr w:type="spellEnd"/>
    </w:p>
    <w:p w14:paraId="5036ECF8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transposedConv2dLayer(filterSize,2*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numFilters,Stride</w:t>
      </w:r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=2,Cropping=</w:t>
      </w:r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>"same"</w:t>
      </w: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</w:t>
      </w:r>
    </w:p>
    <w:p w14:paraId="662DCE64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batchNormalizationLayer</w:t>
      </w:r>
      <w:proofErr w:type="spellEnd"/>
    </w:p>
    <w:p w14:paraId="0653CC8A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reluLayer</w:t>
      </w:r>
      <w:proofErr w:type="spellEnd"/>
    </w:p>
    <w:p w14:paraId="57DA876C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transposedConv2dLayer(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filterSize,numFilters</w:t>
      </w:r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,Stride=2,Cropping=</w:t>
      </w:r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>"same"</w:t>
      </w: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</w:t>
      </w:r>
    </w:p>
    <w:p w14:paraId="758A2A66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batchNormalizationLayer</w:t>
      </w:r>
      <w:proofErr w:type="spellEnd"/>
    </w:p>
    <w:p w14:paraId="50898809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reluLayer</w:t>
      </w:r>
      <w:proofErr w:type="spellEnd"/>
    </w:p>
    <w:p w14:paraId="47349A36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transposedConv2dLayer(filterSize,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3,Stride</w:t>
      </w:r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=2,Cropping=</w:t>
      </w:r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>"same"</w:t>
      </w: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</w:t>
      </w:r>
    </w:p>
    <w:p w14:paraId="480CD465" w14:textId="77777777" w:rsidR="00235D8E" w:rsidRPr="00235D8E" w:rsidRDefault="00235D8E" w:rsidP="00235D8E">
      <w:pPr>
        <w:shd w:val="clear" w:color="auto" w:fill="F5F5F5"/>
        <w:spacing w:after="15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tanhLayer</w:t>
      </w:r>
      <w:proofErr w:type="spellEnd"/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];</w:t>
      </w:r>
      <w:proofErr w:type="gramEnd"/>
    </w:p>
    <w:p w14:paraId="7B17EA70" w14:textId="77777777" w:rsidR="00235D8E" w:rsidRPr="00235D8E" w:rsidRDefault="00235D8E" w:rsidP="00235D8E">
      <w:pPr>
        <w:shd w:val="clear" w:color="auto" w:fill="F5F5F5"/>
        <w:spacing w:after="15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netG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dlnetwork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layersGenerator</w:t>
      </w:r>
      <w:proofErr w:type="spellEnd"/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;</w:t>
      </w:r>
      <w:proofErr w:type="gramEnd"/>
    </w:p>
    <w:p w14:paraId="2CB13EC7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dropoutProb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0.5;</w:t>
      </w:r>
      <w:proofErr w:type="gramEnd"/>
    </w:p>
    <w:p w14:paraId="26C2216D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numFilters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64;</w:t>
      </w:r>
      <w:proofErr w:type="gramEnd"/>
    </w:p>
    <w:p w14:paraId="008910DE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scale = 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0.2;</w:t>
      </w:r>
      <w:proofErr w:type="gramEnd"/>
    </w:p>
    <w:p w14:paraId="2558C5F4" w14:textId="77777777" w:rsidR="00235D8E" w:rsidRPr="00235D8E" w:rsidRDefault="00235D8E" w:rsidP="00235D8E">
      <w:pPr>
        <w:shd w:val="clear" w:color="auto" w:fill="F5F5F5"/>
        <w:spacing w:after="240" w:line="259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</w:p>
    <w:p w14:paraId="59AEE90C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inputSize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[64 64 3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];</w:t>
      </w:r>
      <w:proofErr w:type="gramEnd"/>
    </w:p>
    <w:p w14:paraId="262F5AAC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filterSize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5;</w:t>
      </w:r>
      <w:proofErr w:type="gramEnd"/>
    </w:p>
    <w:p w14:paraId="01B64A76" w14:textId="77777777" w:rsidR="00235D8E" w:rsidRPr="00235D8E" w:rsidRDefault="00235D8E" w:rsidP="00235D8E">
      <w:pPr>
        <w:shd w:val="clear" w:color="auto" w:fill="F5F5F5"/>
        <w:spacing w:after="240" w:line="259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</w:p>
    <w:p w14:paraId="49533967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layersDiscriminator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[</w:t>
      </w:r>
    </w:p>
    <w:p w14:paraId="18CE0887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imageInputLayer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</w:t>
      </w:r>
      <w:proofErr w:type="spellStart"/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inputSize,Normalization</w:t>
      </w:r>
      <w:proofErr w:type="spellEnd"/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=</w:t>
      </w:r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>"none"</w:t>
      </w: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</w:t>
      </w:r>
    </w:p>
    <w:p w14:paraId="3329E0EF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dropoutLayer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dropoutProb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</w:t>
      </w:r>
    </w:p>
    <w:p w14:paraId="68A70C03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convolution2dLayer(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filterSize,numFilters</w:t>
      </w:r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,Stride=2,Padding=</w:t>
      </w:r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>"same"</w:t>
      </w: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</w:t>
      </w:r>
    </w:p>
    <w:p w14:paraId="6B84AB19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leakyReluLayer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scale)</w:t>
      </w:r>
    </w:p>
    <w:p w14:paraId="5BA4E062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lastRenderedPageBreak/>
        <w:t xml:space="preserve">    convolution2dLayer(filterSize,2*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numFilters,Stride</w:t>
      </w:r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=2,Padding=</w:t>
      </w:r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>"same"</w:t>
      </w: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</w:t>
      </w:r>
    </w:p>
    <w:p w14:paraId="5F40E4A5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batchNormalizationLayer</w:t>
      </w:r>
      <w:proofErr w:type="spellEnd"/>
    </w:p>
    <w:p w14:paraId="57906E00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leakyReluLayer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scale)</w:t>
      </w:r>
    </w:p>
    <w:p w14:paraId="5AD8CA98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convolution2dLayer(filterSize,4*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numFilters,Stride</w:t>
      </w:r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=2,Padding=</w:t>
      </w:r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>"same"</w:t>
      </w: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</w:t>
      </w:r>
    </w:p>
    <w:p w14:paraId="49E105D4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batchNormalizationLayer</w:t>
      </w:r>
      <w:proofErr w:type="spellEnd"/>
    </w:p>
    <w:p w14:paraId="58A98356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leakyReluLayer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scale)</w:t>
      </w:r>
    </w:p>
    <w:p w14:paraId="7A20549A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convolution2dLayer(filterSize,8*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numFilters,Stride</w:t>
      </w:r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=2,Padding=</w:t>
      </w:r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>"same"</w:t>
      </w: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</w:t>
      </w:r>
    </w:p>
    <w:p w14:paraId="455A9A65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batchNormalizationLayer</w:t>
      </w:r>
      <w:proofErr w:type="spellEnd"/>
    </w:p>
    <w:p w14:paraId="3FE1F7AC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leakyReluLayer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scale)</w:t>
      </w:r>
    </w:p>
    <w:p w14:paraId="5AE7594D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convolution2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dLayer(</w:t>
      </w:r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4,1)</w:t>
      </w:r>
    </w:p>
    <w:p w14:paraId="7859B450" w14:textId="77777777" w:rsidR="00235D8E" w:rsidRPr="00235D8E" w:rsidRDefault="00235D8E" w:rsidP="00235D8E">
      <w:pPr>
        <w:shd w:val="clear" w:color="auto" w:fill="F5F5F5"/>
        <w:spacing w:after="15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sigmoidLayer</w:t>
      </w:r>
      <w:proofErr w:type="spellEnd"/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];</w:t>
      </w:r>
      <w:proofErr w:type="gramEnd"/>
    </w:p>
    <w:p w14:paraId="442E1869" w14:textId="77777777" w:rsidR="00235D8E" w:rsidRPr="00235D8E" w:rsidRDefault="00235D8E" w:rsidP="00235D8E">
      <w:pPr>
        <w:shd w:val="clear" w:color="auto" w:fill="F5F5F5"/>
        <w:spacing w:after="15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netD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dlnetwork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layersDiscriminator</w:t>
      </w:r>
      <w:proofErr w:type="spellEnd"/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;</w:t>
      </w:r>
      <w:proofErr w:type="gramEnd"/>
    </w:p>
    <w:p w14:paraId="5B99184D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numEpochs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500;</w:t>
      </w:r>
      <w:proofErr w:type="gramEnd"/>
    </w:p>
    <w:p w14:paraId="1B461D63" w14:textId="77777777" w:rsidR="00235D8E" w:rsidRPr="00235D8E" w:rsidRDefault="00235D8E" w:rsidP="00235D8E">
      <w:pPr>
        <w:shd w:val="clear" w:color="auto" w:fill="F5F5F5"/>
        <w:spacing w:after="15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miniBatchSize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128;</w:t>
      </w:r>
      <w:proofErr w:type="gramEnd"/>
    </w:p>
    <w:p w14:paraId="030AEB14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learnRate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0.0002;</w:t>
      </w:r>
      <w:proofErr w:type="gramEnd"/>
    </w:p>
    <w:p w14:paraId="54E914BD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gradientDecayFactor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0.5;</w:t>
      </w:r>
      <w:proofErr w:type="gramEnd"/>
    </w:p>
    <w:p w14:paraId="0CCD7287" w14:textId="77777777" w:rsidR="00235D8E" w:rsidRPr="00235D8E" w:rsidRDefault="00235D8E" w:rsidP="00235D8E">
      <w:pPr>
        <w:shd w:val="clear" w:color="auto" w:fill="F5F5F5"/>
        <w:spacing w:after="15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squaredGradientDecayFactor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0.999;</w:t>
      </w:r>
      <w:proofErr w:type="gramEnd"/>
    </w:p>
    <w:p w14:paraId="03D0CBC9" w14:textId="77777777" w:rsidR="00235D8E" w:rsidRPr="00235D8E" w:rsidRDefault="00235D8E" w:rsidP="00235D8E">
      <w:pPr>
        <w:shd w:val="clear" w:color="auto" w:fill="F5F5F5"/>
        <w:spacing w:after="15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flipProb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0.35;</w:t>
      </w:r>
      <w:proofErr w:type="gramEnd"/>
    </w:p>
    <w:p w14:paraId="4F2017CD" w14:textId="77777777" w:rsidR="00235D8E" w:rsidRPr="00235D8E" w:rsidRDefault="00235D8E" w:rsidP="00235D8E">
      <w:pPr>
        <w:shd w:val="clear" w:color="auto" w:fill="F5F5F5"/>
        <w:spacing w:after="15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validationFrequency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100;</w:t>
      </w:r>
      <w:proofErr w:type="gramEnd"/>
    </w:p>
    <w:p w14:paraId="1F9B80AE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augimds.MiniBatchSize</w:t>
      </w:r>
      <w:proofErr w:type="spellEnd"/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miniBatchSize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;</w:t>
      </w:r>
    </w:p>
    <w:p w14:paraId="2BA44DCE" w14:textId="77777777" w:rsidR="00235D8E" w:rsidRPr="00235D8E" w:rsidRDefault="00235D8E" w:rsidP="00235D8E">
      <w:pPr>
        <w:shd w:val="clear" w:color="auto" w:fill="F5F5F5"/>
        <w:spacing w:after="240" w:line="259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</w:p>
    <w:p w14:paraId="5949B352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mbq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</w:t>
      </w:r>
      <w:proofErr w:type="spellStart"/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minibatchqueue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</w:t>
      </w:r>
      <w:proofErr w:type="spellStart"/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augimds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, </w:t>
      </w:r>
      <w:r w:rsidRPr="00235D8E">
        <w:rPr>
          <w:rFonts w:ascii="Consolas" w:eastAsia="Times New Roman" w:hAnsi="Consolas" w:cs="Times New Roman"/>
          <w:color w:val="0E00FF"/>
          <w:sz w:val="21"/>
          <w:szCs w:val="21"/>
          <w:lang w:eastAsia="en-CA"/>
          <w14:ligatures w14:val="none"/>
        </w:rPr>
        <w:t>...</w:t>
      </w:r>
    </w:p>
    <w:p w14:paraId="7B7148AC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MiniBatchSize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=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miniBatchSize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, </w:t>
      </w:r>
      <w:r w:rsidRPr="00235D8E">
        <w:rPr>
          <w:rFonts w:ascii="Consolas" w:eastAsia="Times New Roman" w:hAnsi="Consolas" w:cs="Times New Roman"/>
          <w:color w:val="0E00FF"/>
          <w:sz w:val="21"/>
          <w:szCs w:val="21"/>
          <w:lang w:eastAsia="en-CA"/>
          <w14:ligatures w14:val="none"/>
        </w:rPr>
        <w:t>...</w:t>
      </w:r>
    </w:p>
    <w:p w14:paraId="43FDE04D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PartialMiniBatch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=</w:t>
      </w:r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>"discard"</w:t>
      </w: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, </w:t>
      </w:r>
      <w:r w:rsidRPr="00235D8E">
        <w:rPr>
          <w:rFonts w:ascii="Consolas" w:eastAsia="Times New Roman" w:hAnsi="Consolas" w:cs="Times New Roman"/>
          <w:color w:val="0E00FF"/>
          <w:sz w:val="21"/>
          <w:szCs w:val="21"/>
          <w:lang w:eastAsia="en-CA"/>
          <w14:ligatures w14:val="none"/>
        </w:rPr>
        <w:t>...</w:t>
      </w:r>
    </w:p>
    <w:p w14:paraId="7D92C083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MiniBatchFcn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=@preprocessMiniBatch, </w:t>
      </w:r>
      <w:r w:rsidRPr="00235D8E">
        <w:rPr>
          <w:rFonts w:ascii="Consolas" w:eastAsia="Times New Roman" w:hAnsi="Consolas" w:cs="Times New Roman"/>
          <w:color w:val="0E00FF"/>
          <w:sz w:val="21"/>
          <w:szCs w:val="21"/>
          <w:lang w:eastAsia="en-CA"/>
          <w14:ligatures w14:val="none"/>
        </w:rPr>
        <w:t>...</w:t>
      </w:r>
    </w:p>
    <w:p w14:paraId="01F059EE" w14:textId="77777777" w:rsidR="00235D8E" w:rsidRPr="00235D8E" w:rsidRDefault="00235D8E" w:rsidP="00235D8E">
      <w:pPr>
        <w:shd w:val="clear" w:color="auto" w:fill="F5F5F5"/>
        <w:spacing w:after="15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MiniBatchFormat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=</w:t>
      </w:r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>"SSCB"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;</w:t>
      </w:r>
      <w:proofErr w:type="gramEnd"/>
    </w:p>
    <w:p w14:paraId="0DA063F9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trailingAvgG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[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];</w:t>
      </w:r>
      <w:proofErr w:type="gramEnd"/>
    </w:p>
    <w:p w14:paraId="5D27F0F7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trailingAvgSqG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[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];</w:t>
      </w:r>
      <w:proofErr w:type="gramEnd"/>
    </w:p>
    <w:p w14:paraId="605425B2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trailingAvg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[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];</w:t>
      </w:r>
      <w:proofErr w:type="gramEnd"/>
    </w:p>
    <w:p w14:paraId="17370212" w14:textId="77777777" w:rsidR="00235D8E" w:rsidRPr="00235D8E" w:rsidRDefault="00235D8E" w:rsidP="00235D8E">
      <w:pPr>
        <w:shd w:val="clear" w:color="auto" w:fill="F5F5F5"/>
        <w:spacing w:after="15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trailingAvgSqD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[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];</w:t>
      </w:r>
      <w:proofErr w:type="gramEnd"/>
    </w:p>
    <w:p w14:paraId="2C89B845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numValidationImages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25;</w:t>
      </w:r>
      <w:proofErr w:type="gramEnd"/>
    </w:p>
    <w:p w14:paraId="3A6EEB62" w14:textId="77777777" w:rsidR="00235D8E" w:rsidRPr="00235D8E" w:rsidRDefault="00235D8E" w:rsidP="00235D8E">
      <w:pPr>
        <w:shd w:val="clear" w:color="auto" w:fill="F5F5F5"/>
        <w:spacing w:after="15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ZValidation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randn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numLatentInputs,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numValidationImages</w:t>
      </w:r>
      <w:proofErr w:type="spellEnd"/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,</w:t>
      </w:r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>"single"</w:t>
      </w: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;</w:t>
      </w:r>
    </w:p>
    <w:p w14:paraId="25D1F5C4" w14:textId="77777777" w:rsidR="00235D8E" w:rsidRPr="00235D8E" w:rsidRDefault="00235D8E" w:rsidP="00235D8E">
      <w:pPr>
        <w:shd w:val="clear" w:color="auto" w:fill="F5F5F5"/>
        <w:spacing w:after="15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ZValidation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</w:t>
      </w:r>
      <w:proofErr w:type="spellStart"/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dlarray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</w:t>
      </w:r>
      <w:proofErr w:type="spellStart"/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ZValidation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,</w:t>
      </w:r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>"CB"</w:t>
      </w: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;</w:t>
      </w:r>
    </w:p>
    <w:p w14:paraId="7B9E1FF8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0E00FF"/>
          <w:sz w:val="21"/>
          <w:szCs w:val="21"/>
          <w:lang w:eastAsia="en-CA"/>
          <w14:ligatures w14:val="none"/>
        </w:rPr>
        <w:t xml:space="preserve">if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canUseGPU</w:t>
      </w:r>
      <w:proofErr w:type="spellEnd"/>
    </w:p>
    <w:p w14:paraId="7C3D6E57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ZValidation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</w:t>
      </w:r>
      <w:proofErr w:type="spellStart"/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gpuArray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</w:t>
      </w:r>
      <w:proofErr w:type="spellStart"/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ZValidation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;</w:t>
      </w:r>
    </w:p>
    <w:p w14:paraId="5BBF0C8B" w14:textId="77777777" w:rsidR="00235D8E" w:rsidRPr="00235D8E" w:rsidRDefault="00235D8E" w:rsidP="00235D8E">
      <w:pPr>
        <w:shd w:val="clear" w:color="auto" w:fill="F5F5F5"/>
        <w:spacing w:after="15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0E00FF"/>
          <w:sz w:val="21"/>
          <w:szCs w:val="21"/>
          <w:lang w:eastAsia="en-CA"/>
          <w14:ligatures w14:val="none"/>
        </w:rPr>
        <w:t>end</w:t>
      </w:r>
    </w:p>
    <w:p w14:paraId="1D3B2CA6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f = 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figure;</w:t>
      </w:r>
      <w:proofErr w:type="gramEnd"/>
    </w:p>
    <w:p w14:paraId="022CA06B" w14:textId="77777777" w:rsidR="00235D8E" w:rsidRPr="00235D8E" w:rsidRDefault="00235D8E" w:rsidP="00235D8E">
      <w:pPr>
        <w:shd w:val="clear" w:color="auto" w:fill="F5F5F5"/>
        <w:spacing w:after="15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f.Position</w:t>
      </w:r>
      <w:proofErr w:type="spellEnd"/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3) = 2*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f.Position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3);</w:t>
      </w:r>
    </w:p>
    <w:p w14:paraId="1A4E7AA9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imageAxes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subplot(</w:t>
      </w:r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1,2,1);</w:t>
      </w:r>
    </w:p>
    <w:p w14:paraId="4FC4532D" w14:textId="77777777" w:rsidR="00235D8E" w:rsidRPr="00235D8E" w:rsidRDefault="00235D8E" w:rsidP="00235D8E">
      <w:pPr>
        <w:shd w:val="clear" w:color="auto" w:fill="F5F5F5"/>
        <w:spacing w:after="15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scoreAxes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subplot(</w:t>
      </w:r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1,2,2);</w:t>
      </w:r>
    </w:p>
    <w:p w14:paraId="6C56650D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C = </w:t>
      </w:r>
      <w:proofErr w:type="spellStart"/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colororder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;</w:t>
      </w:r>
      <w:proofErr w:type="gramEnd"/>
    </w:p>
    <w:p w14:paraId="496F947D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lineScoreG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</w:t>
      </w:r>
      <w:proofErr w:type="spellStart"/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animatedline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</w:t>
      </w:r>
      <w:proofErr w:type="spellStart"/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scoreAxes,Color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=C(1,:));</w:t>
      </w:r>
    </w:p>
    <w:p w14:paraId="58A0677C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lineScoreD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</w:t>
      </w:r>
      <w:proofErr w:type="spellStart"/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animatedline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</w:t>
      </w:r>
      <w:proofErr w:type="spellStart"/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scoreAxes,Color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=C(2,:));</w:t>
      </w:r>
    </w:p>
    <w:p w14:paraId="1CAEE55A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legend(</w:t>
      </w:r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>"</w:t>
      </w:r>
      <w:proofErr w:type="spellStart"/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>Generator"</w:t>
      </w: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,</w:t>
      </w:r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>"Discriminator</w:t>
      </w:r>
      <w:proofErr w:type="spellEnd"/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>"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;</w:t>
      </w:r>
      <w:proofErr w:type="gramEnd"/>
    </w:p>
    <w:p w14:paraId="7CA17759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ylim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</w:t>
      </w:r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[0 1])</w:t>
      </w:r>
    </w:p>
    <w:p w14:paraId="596C8060" w14:textId="4FE97A3D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xlabel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</w:t>
      </w:r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>"Iteration"</w:t>
      </w: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,</w:t>
      </w:r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>"FontSize"</w:t>
      </w: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,32) </w:t>
      </w:r>
    </w:p>
    <w:p w14:paraId="3285C435" w14:textId="4B0351CC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ylabel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</w:t>
      </w:r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>"Score"</w:t>
      </w: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,</w:t>
      </w:r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>"FontSize"</w:t>
      </w: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,32) </w:t>
      </w:r>
    </w:p>
    <w:p w14:paraId="50C4FD38" w14:textId="5965DE91" w:rsidR="00235D8E" w:rsidRPr="00235D8E" w:rsidRDefault="00235D8E" w:rsidP="00700CC4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set(gca,</w:t>
      </w:r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>'FontSize'</w:t>
      </w: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,30) </w:t>
      </w:r>
    </w:p>
    <w:p w14:paraId="303330A0" w14:textId="34184A40" w:rsidR="00235D8E" w:rsidRPr="00235D8E" w:rsidRDefault="00235D8E" w:rsidP="00235D8E">
      <w:pPr>
        <w:shd w:val="clear" w:color="auto" w:fill="F5F5F5"/>
        <w:spacing w:after="15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grid </w:t>
      </w:r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 xml:space="preserve">off </w:t>
      </w:r>
    </w:p>
    <w:p w14:paraId="39B1ACCD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iteration = 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0;</w:t>
      </w:r>
      <w:proofErr w:type="gramEnd"/>
    </w:p>
    <w:p w14:paraId="703F094A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start = 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tic;</w:t>
      </w:r>
      <w:proofErr w:type="gramEnd"/>
    </w:p>
    <w:p w14:paraId="3D544D66" w14:textId="77777777" w:rsidR="00235D8E" w:rsidRPr="00235D8E" w:rsidRDefault="00235D8E" w:rsidP="00235D8E">
      <w:pPr>
        <w:shd w:val="clear" w:color="auto" w:fill="F5F5F5"/>
        <w:spacing w:after="240" w:line="259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</w:p>
    <w:p w14:paraId="662A2316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008013"/>
          <w:sz w:val="21"/>
          <w:szCs w:val="21"/>
          <w:lang w:eastAsia="en-CA"/>
          <w14:ligatures w14:val="none"/>
        </w:rPr>
        <w:t>% Loop over epochs.</w:t>
      </w:r>
    </w:p>
    <w:p w14:paraId="7990E572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0E00FF"/>
          <w:sz w:val="21"/>
          <w:szCs w:val="21"/>
          <w:lang w:eastAsia="en-CA"/>
          <w14:ligatures w14:val="none"/>
        </w:rPr>
        <w:t xml:space="preserve">for </w:t>
      </w: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epoch = 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1:numEpochs</w:t>
      </w:r>
      <w:proofErr w:type="gramEnd"/>
    </w:p>
    <w:p w14:paraId="46BF3A2E" w14:textId="77777777" w:rsidR="00235D8E" w:rsidRPr="00235D8E" w:rsidRDefault="00235D8E" w:rsidP="00235D8E">
      <w:pPr>
        <w:shd w:val="clear" w:color="auto" w:fill="F5F5F5"/>
        <w:spacing w:after="240" w:line="259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</w:p>
    <w:p w14:paraId="3127C29D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</w:t>
      </w:r>
      <w:r w:rsidRPr="00235D8E">
        <w:rPr>
          <w:rFonts w:ascii="Consolas" w:eastAsia="Times New Roman" w:hAnsi="Consolas" w:cs="Times New Roman"/>
          <w:color w:val="008013"/>
          <w:sz w:val="21"/>
          <w:szCs w:val="21"/>
          <w:lang w:eastAsia="en-CA"/>
          <w14:ligatures w14:val="none"/>
        </w:rPr>
        <w:t>% Reset and shuffle datastore.</w:t>
      </w:r>
    </w:p>
    <w:p w14:paraId="5D61DAF3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shuffle(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mbq</w:t>
      </w:r>
      <w:proofErr w:type="spellEnd"/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;</w:t>
      </w:r>
      <w:proofErr w:type="gramEnd"/>
    </w:p>
    <w:p w14:paraId="0E1974EC" w14:textId="77777777" w:rsidR="00235D8E" w:rsidRPr="00235D8E" w:rsidRDefault="00235D8E" w:rsidP="00235D8E">
      <w:pPr>
        <w:shd w:val="clear" w:color="auto" w:fill="F5F5F5"/>
        <w:spacing w:after="240" w:line="259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</w:p>
    <w:p w14:paraId="01A730A5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</w:t>
      </w:r>
      <w:r w:rsidRPr="00235D8E">
        <w:rPr>
          <w:rFonts w:ascii="Consolas" w:eastAsia="Times New Roman" w:hAnsi="Consolas" w:cs="Times New Roman"/>
          <w:color w:val="008013"/>
          <w:sz w:val="21"/>
          <w:szCs w:val="21"/>
          <w:lang w:eastAsia="en-CA"/>
          <w14:ligatures w14:val="none"/>
        </w:rPr>
        <w:t xml:space="preserve">% Loop over </w:t>
      </w:r>
      <w:proofErr w:type="gramStart"/>
      <w:r w:rsidRPr="00235D8E">
        <w:rPr>
          <w:rFonts w:ascii="Consolas" w:eastAsia="Times New Roman" w:hAnsi="Consolas" w:cs="Times New Roman"/>
          <w:color w:val="008013"/>
          <w:sz w:val="21"/>
          <w:szCs w:val="21"/>
          <w:lang w:eastAsia="en-CA"/>
          <w14:ligatures w14:val="none"/>
        </w:rPr>
        <w:t>mini-batches</w:t>
      </w:r>
      <w:proofErr w:type="gramEnd"/>
      <w:r w:rsidRPr="00235D8E">
        <w:rPr>
          <w:rFonts w:ascii="Consolas" w:eastAsia="Times New Roman" w:hAnsi="Consolas" w:cs="Times New Roman"/>
          <w:color w:val="008013"/>
          <w:sz w:val="21"/>
          <w:szCs w:val="21"/>
          <w:lang w:eastAsia="en-CA"/>
          <w14:ligatures w14:val="none"/>
        </w:rPr>
        <w:t>.</w:t>
      </w:r>
    </w:p>
    <w:p w14:paraId="0601D22F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</w:t>
      </w:r>
      <w:r w:rsidRPr="00235D8E">
        <w:rPr>
          <w:rFonts w:ascii="Consolas" w:eastAsia="Times New Roman" w:hAnsi="Consolas" w:cs="Times New Roman"/>
          <w:color w:val="0E00FF"/>
          <w:sz w:val="21"/>
          <w:szCs w:val="21"/>
          <w:lang w:eastAsia="en-CA"/>
          <w14:ligatures w14:val="none"/>
        </w:rPr>
        <w:t xml:space="preserve">while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hasdata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mbq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</w:t>
      </w:r>
    </w:p>
    <w:p w14:paraId="0EE8F6F2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iteration = iteration + 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1;</w:t>
      </w:r>
      <w:proofErr w:type="gramEnd"/>
    </w:p>
    <w:p w14:paraId="1A5664C9" w14:textId="77777777" w:rsidR="00235D8E" w:rsidRPr="00235D8E" w:rsidRDefault="00235D8E" w:rsidP="00235D8E">
      <w:pPr>
        <w:shd w:val="clear" w:color="auto" w:fill="F5F5F5"/>
        <w:spacing w:after="240" w:line="259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</w:p>
    <w:p w14:paraId="7F65366F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</w:t>
      </w:r>
      <w:r w:rsidRPr="00235D8E">
        <w:rPr>
          <w:rFonts w:ascii="Consolas" w:eastAsia="Times New Roman" w:hAnsi="Consolas" w:cs="Times New Roman"/>
          <w:color w:val="008013"/>
          <w:sz w:val="21"/>
          <w:szCs w:val="21"/>
          <w:lang w:eastAsia="en-CA"/>
          <w14:ligatures w14:val="none"/>
        </w:rPr>
        <w:t xml:space="preserve">% Read </w:t>
      </w:r>
      <w:proofErr w:type="gramStart"/>
      <w:r w:rsidRPr="00235D8E">
        <w:rPr>
          <w:rFonts w:ascii="Consolas" w:eastAsia="Times New Roman" w:hAnsi="Consolas" w:cs="Times New Roman"/>
          <w:color w:val="008013"/>
          <w:sz w:val="21"/>
          <w:szCs w:val="21"/>
          <w:lang w:eastAsia="en-CA"/>
          <w14:ligatures w14:val="none"/>
        </w:rPr>
        <w:t>mini-batch</w:t>
      </w:r>
      <w:proofErr w:type="gramEnd"/>
      <w:r w:rsidRPr="00235D8E">
        <w:rPr>
          <w:rFonts w:ascii="Consolas" w:eastAsia="Times New Roman" w:hAnsi="Consolas" w:cs="Times New Roman"/>
          <w:color w:val="008013"/>
          <w:sz w:val="21"/>
          <w:szCs w:val="21"/>
          <w:lang w:eastAsia="en-CA"/>
          <w14:ligatures w14:val="none"/>
        </w:rPr>
        <w:t xml:space="preserve"> of data.</w:t>
      </w:r>
    </w:p>
    <w:p w14:paraId="68E6344B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X = next(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mbq</w:t>
      </w:r>
      <w:proofErr w:type="spellEnd"/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;</w:t>
      </w:r>
      <w:proofErr w:type="gramEnd"/>
    </w:p>
    <w:p w14:paraId="627109EB" w14:textId="77777777" w:rsidR="00235D8E" w:rsidRPr="00235D8E" w:rsidRDefault="00235D8E" w:rsidP="00235D8E">
      <w:pPr>
        <w:shd w:val="clear" w:color="auto" w:fill="F5F5F5"/>
        <w:spacing w:after="240" w:line="259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</w:p>
    <w:p w14:paraId="2596730F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</w:t>
      </w:r>
      <w:r w:rsidRPr="00235D8E">
        <w:rPr>
          <w:rFonts w:ascii="Consolas" w:eastAsia="Times New Roman" w:hAnsi="Consolas" w:cs="Times New Roman"/>
          <w:color w:val="008013"/>
          <w:sz w:val="21"/>
          <w:szCs w:val="21"/>
          <w:lang w:eastAsia="en-CA"/>
          <w14:ligatures w14:val="none"/>
        </w:rPr>
        <w:t>% Generate latent inputs for the generator network. Convert to</w:t>
      </w:r>
    </w:p>
    <w:p w14:paraId="17C8D580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</w:t>
      </w:r>
      <w:r w:rsidRPr="00235D8E">
        <w:rPr>
          <w:rFonts w:ascii="Consolas" w:eastAsia="Times New Roman" w:hAnsi="Consolas" w:cs="Times New Roman"/>
          <w:color w:val="008013"/>
          <w:sz w:val="21"/>
          <w:szCs w:val="21"/>
          <w:lang w:eastAsia="en-CA"/>
          <w14:ligatures w14:val="none"/>
        </w:rPr>
        <w:t xml:space="preserve">% </w:t>
      </w:r>
      <w:proofErr w:type="spellStart"/>
      <w:r w:rsidRPr="00235D8E">
        <w:rPr>
          <w:rFonts w:ascii="Consolas" w:eastAsia="Times New Roman" w:hAnsi="Consolas" w:cs="Times New Roman"/>
          <w:color w:val="008013"/>
          <w:sz w:val="21"/>
          <w:szCs w:val="21"/>
          <w:lang w:eastAsia="en-CA"/>
          <w14:ligatures w14:val="none"/>
        </w:rPr>
        <w:t>dlarray</w:t>
      </w:r>
      <w:proofErr w:type="spellEnd"/>
      <w:r w:rsidRPr="00235D8E">
        <w:rPr>
          <w:rFonts w:ascii="Consolas" w:eastAsia="Times New Roman" w:hAnsi="Consolas" w:cs="Times New Roman"/>
          <w:color w:val="008013"/>
          <w:sz w:val="21"/>
          <w:szCs w:val="21"/>
          <w:lang w:eastAsia="en-CA"/>
          <w14:ligatures w14:val="none"/>
        </w:rPr>
        <w:t xml:space="preserve"> and specify the format "CB" (channel, batch). If a GPU is</w:t>
      </w:r>
    </w:p>
    <w:p w14:paraId="0EB35B2E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</w:t>
      </w:r>
      <w:r w:rsidRPr="00235D8E">
        <w:rPr>
          <w:rFonts w:ascii="Consolas" w:eastAsia="Times New Roman" w:hAnsi="Consolas" w:cs="Times New Roman"/>
          <w:color w:val="008013"/>
          <w:sz w:val="21"/>
          <w:szCs w:val="21"/>
          <w:lang w:eastAsia="en-CA"/>
          <w14:ligatures w14:val="none"/>
        </w:rPr>
        <w:t xml:space="preserve">% available, then convert latent inputs to </w:t>
      </w:r>
      <w:proofErr w:type="spellStart"/>
      <w:r w:rsidRPr="00235D8E">
        <w:rPr>
          <w:rFonts w:ascii="Consolas" w:eastAsia="Times New Roman" w:hAnsi="Consolas" w:cs="Times New Roman"/>
          <w:color w:val="008013"/>
          <w:sz w:val="21"/>
          <w:szCs w:val="21"/>
          <w:lang w:eastAsia="en-CA"/>
          <w14:ligatures w14:val="none"/>
        </w:rPr>
        <w:t>gpuArray</w:t>
      </w:r>
      <w:proofErr w:type="spellEnd"/>
      <w:r w:rsidRPr="00235D8E">
        <w:rPr>
          <w:rFonts w:ascii="Consolas" w:eastAsia="Times New Roman" w:hAnsi="Consolas" w:cs="Times New Roman"/>
          <w:color w:val="008013"/>
          <w:sz w:val="21"/>
          <w:szCs w:val="21"/>
          <w:lang w:eastAsia="en-CA"/>
          <w14:ligatures w14:val="none"/>
        </w:rPr>
        <w:t>.</w:t>
      </w:r>
    </w:p>
    <w:p w14:paraId="11BDB8B9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Z =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randn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numLatentInputs,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miniBatchSize</w:t>
      </w:r>
      <w:proofErr w:type="spellEnd"/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,</w:t>
      </w:r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>"single"</w:t>
      </w: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;</w:t>
      </w:r>
    </w:p>
    <w:p w14:paraId="36644FD9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Z =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dlarray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Z,</w:t>
      </w:r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>"CB"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;</w:t>
      </w:r>
      <w:proofErr w:type="gramEnd"/>
    </w:p>
    <w:p w14:paraId="41580BFA" w14:textId="77777777" w:rsidR="00235D8E" w:rsidRPr="00235D8E" w:rsidRDefault="00235D8E" w:rsidP="00235D8E">
      <w:pPr>
        <w:shd w:val="clear" w:color="auto" w:fill="F5F5F5"/>
        <w:spacing w:after="240" w:line="259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</w:p>
    <w:p w14:paraId="69D04EFC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</w:t>
      </w:r>
      <w:r w:rsidRPr="00235D8E">
        <w:rPr>
          <w:rFonts w:ascii="Consolas" w:eastAsia="Times New Roman" w:hAnsi="Consolas" w:cs="Times New Roman"/>
          <w:color w:val="0E00FF"/>
          <w:sz w:val="21"/>
          <w:szCs w:val="21"/>
          <w:lang w:eastAsia="en-CA"/>
          <w14:ligatures w14:val="none"/>
        </w:rPr>
        <w:t xml:space="preserve">if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canUseGPU</w:t>
      </w:r>
      <w:proofErr w:type="spellEnd"/>
    </w:p>
    <w:p w14:paraId="7772F93A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    Z =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gpuArray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Z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;</w:t>
      </w:r>
      <w:proofErr w:type="gramEnd"/>
    </w:p>
    <w:p w14:paraId="10D0248D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</w:t>
      </w:r>
      <w:r w:rsidRPr="00235D8E">
        <w:rPr>
          <w:rFonts w:ascii="Consolas" w:eastAsia="Times New Roman" w:hAnsi="Consolas" w:cs="Times New Roman"/>
          <w:color w:val="0E00FF"/>
          <w:sz w:val="21"/>
          <w:szCs w:val="21"/>
          <w:lang w:eastAsia="en-CA"/>
          <w14:ligatures w14:val="none"/>
        </w:rPr>
        <w:t>end</w:t>
      </w:r>
    </w:p>
    <w:p w14:paraId="1C170014" w14:textId="77777777" w:rsidR="00235D8E" w:rsidRPr="00235D8E" w:rsidRDefault="00235D8E" w:rsidP="00235D8E">
      <w:pPr>
        <w:shd w:val="clear" w:color="auto" w:fill="F5F5F5"/>
        <w:spacing w:after="240" w:line="259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</w:p>
    <w:p w14:paraId="396AC45A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</w:t>
      </w:r>
      <w:r w:rsidRPr="00235D8E">
        <w:rPr>
          <w:rFonts w:ascii="Consolas" w:eastAsia="Times New Roman" w:hAnsi="Consolas" w:cs="Times New Roman"/>
          <w:color w:val="008013"/>
          <w:sz w:val="21"/>
          <w:szCs w:val="21"/>
          <w:lang w:eastAsia="en-CA"/>
          <w14:ligatures w14:val="none"/>
        </w:rPr>
        <w:t>% Evaluate the gradients of the loss with respect to the learnable</w:t>
      </w:r>
    </w:p>
    <w:p w14:paraId="4FFB764E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</w:t>
      </w:r>
      <w:r w:rsidRPr="00235D8E">
        <w:rPr>
          <w:rFonts w:ascii="Consolas" w:eastAsia="Times New Roman" w:hAnsi="Consolas" w:cs="Times New Roman"/>
          <w:color w:val="008013"/>
          <w:sz w:val="21"/>
          <w:szCs w:val="21"/>
          <w:lang w:eastAsia="en-CA"/>
          <w14:ligatures w14:val="none"/>
        </w:rPr>
        <w:t>% parameters, the generator state, and the network scores using</w:t>
      </w:r>
    </w:p>
    <w:p w14:paraId="7CF65E5B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</w:t>
      </w:r>
      <w:r w:rsidRPr="00235D8E">
        <w:rPr>
          <w:rFonts w:ascii="Consolas" w:eastAsia="Times New Roman" w:hAnsi="Consolas" w:cs="Times New Roman"/>
          <w:color w:val="008013"/>
          <w:sz w:val="21"/>
          <w:szCs w:val="21"/>
          <w:lang w:eastAsia="en-CA"/>
          <w14:ligatures w14:val="none"/>
        </w:rPr>
        <w:t xml:space="preserve">% </w:t>
      </w:r>
      <w:proofErr w:type="spellStart"/>
      <w:r w:rsidRPr="00235D8E">
        <w:rPr>
          <w:rFonts w:ascii="Consolas" w:eastAsia="Times New Roman" w:hAnsi="Consolas" w:cs="Times New Roman"/>
          <w:color w:val="008013"/>
          <w:sz w:val="21"/>
          <w:szCs w:val="21"/>
          <w:lang w:eastAsia="en-CA"/>
          <w14:ligatures w14:val="none"/>
        </w:rPr>
        <w:t>dlfeval</w:t>
      </w:r>
      <w:proofErr w:type="spellEnd"/>
      <w:r w:rsidRPr="00235D8E">
        <w:rPr>
          <w:rFonts w:ascii="Consolas" w:eastAsia="Times New Roman" w:hAnsi="Consolas" w:cs="Times New Roman"/>
          <w:color w:val="008013"/>
          <w:sz w:val="21"/>
          <w:szCs w:val="21"/>
          <w:lang w:eastAsia="en-CA"/>
          <w14:ligatures w14:val="none"/>
        </w:rPr>
        <w:t xml:space="preserve"> and the </w:t>
      </w:r>
      <w:proofErr w:type="spellStart"/>
      <w:r w:rsidRPr="00235D8E">
        <w:rPr>
          <w:rFonts w:ascii="Consolas" w:eastAsia="Times New Roman" w:hAnsi="Consolas" w:cs="Times New Roman"/>
          <w:color w:val="008013"/>
          <w:sz w:val="21"/>
          <w:szCs w:val="21"/>
          <w:lang w:eastAsia="en-CA"/>
          <w14:ligatures w14:val="none"/>
        </w:rPr>
        <w:t>modelLoss</w:t>
      </w:r>
      <w:proofErr w:type="spellEnd"/>
      <w:r w:rsidRPr="00235D8E">
        <w:rPr>
          <w:rFonts w:ascii="Consolas" w:eastAsia="Times New Roman" w:hAnsi="Consolas" w:cs="Times New Roman"/>
          <w:color w:val="008013"/>
          <w:sz w:val="21"/>
          <w:szCs w:val="21"/>
          <w:lang w:eastAsia="en-CA"/>
          <w14:ligatures w14:val="none"/>
        </w:rPr>
        <w:t xml:space="preserve"> function.</w:t>
      </w:r>
    </w:p>
    <w:p w14:paraId="128EC8F7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[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~,~</w:t>
      </w:r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,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gradientsG,gradientsD,stateG,scoreG,scoreD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] = </w:t>
      </w:r>
      <w:r w:rsidRPr="00235D8E">
        <w:rPr>
          <w:rFonts w:ascii="Consolas" w:eastAsia="Times New Roman" w:hAnsi="Consolas" w:cs="Times New Roman"/>
          <w:color w:val="0E00FF"/>
          <w:sz w:val="21"/>
          <w:szCs w:val="21"/>
          <w:lang w:eastAsia="en-CA"/>
          <w14:ligatures w14:val="none"/>
        </w:rPr>
        <w:t>...</w:t>
      </w:r>
    </w:p>
    <w:p w14:paraId="0AC0619C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   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dlfeval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@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modelLoss,netG</w:t>
      </w:r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,netD,X,Z,flipProb);</w:t>
      </w:r>
    </w:p>
    <w:p w14:paraId="116D41CA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netG.State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</w:t>
      </w:r>
      <w:proofErr w:type="spellStart"/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stateG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;</w:t>
      </w:r>
      <w:proofErr w:type="gramEnd"/>
    </w:p>
    <w:p w14:paraId="2781AAFD" w14:textId="77777777" w:rsidR="00235D8E" w:rsidRPr="00235D8E" w:rsidRDefault="00235D8E" w:rsidP="00235D8E">
      <w:pPr>
        <w:shd w:val="clear" w:color="auto" w:fill="F5F5F5"/>
        <w:spacing w:after="240" w:line="259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</w:p>
    <w:p w14:paraId="34898620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</w:t>
      </w:r>
      <w:r w:rsidRPr="00235D8E">
        <w:rPr>
          <w:rFonts w:ascii="Consolas" w:eastAsia="Times New Roman" w:hAnsi="Consolas" w:cs="Times New Roman"/>
          <w:color w:val="008013"/>
          <w:sz w:val="21"/>
          <w:szCs w:val="21"/>
          <w:lang w:eastAsia="en-CA"/>
          <w14:ligatures w14:val="none"/>
        </w:rPr>
        <w:t>% Update the discriminator network parameters.</w:t>
      </w:r>
    </w:p>
    <w:p w14:paraId="1AEB47C7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[</w:t>
      </w:r>
      <w:proofErr w:type="spellStart"/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netD,trailingAvg</w:t>
      </w:r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,trailingAvgSqD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] =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adamupdate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netD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,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gradientsD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, </w:t>
      </w:r>
      <w:r w:rsidRPr="00235D8E">
        <w:rPr>
          <w:rFonts w:ascii="Consolas" w:eastAsia="Times New Roman" w:hAnsi="Consolas" w:cs="Times New Roman"/>
          <w:color w:val="0E00FF"/>
          <w:sz w:val="21"/>
          <w:szCs w:val="21"/>
          <w:lang w:eastAsia="en-CA"/>
          <w14:ligatures w14:val="none"/>
        </w:rPr>
        <w:t>...</w:t>
      </w:r>
    </w:p>
    <w:p w14:paraId="4F2D6214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   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trailingAvg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,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trailingAvgSqD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, iteration, </w:t>
      </w:r>
      <w:r w:rsidRPr="00235D8E">
        <w:rPr>
          <w:rFonts w:ascii="Consolas" w:eastAsia="Times New Roman" w:hAnsi="Consolas" w:cs="Times New Roman"/>
          <w:color w:val="0E00FF"/>
          <w:sz w:val="21"/>
          <w:szCs w:val="21"/>
          <w:lang w:eastAsia="en-CA"/>
          <w14:ligatures w14:val="none"/>
        </w:rPr>
        <w:t>...</w:t>
      </w:r>
    </w:p>
    <w:p w14:paraId="1B18695E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   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learnRate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,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gradientDecayFactor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,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squaredGradientDecayFactor</w:t>
      </w:r>
      <w:proofErr w:type="spellEnd"/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;</w:t>
      </w:r>
      <w:proofErr w:type="gramEnd"/>
    </w:p>
    <w:p w14:paraId="128EF54C" w14:textId="77777777" w:rsidR="00235D8E" w:rsidRPr="00235D8E" w:rsidRDefault="00235D8E" w:rsidP="00235D8E">
      <w:pPr>
        <w:shd w:val="clear" w:color="auto" w:fill="F5F5F5"/>
        <w:spacing w:after="240" w:line="259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</w:p>
    <w:p w14:paraId="1165164A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</w:t>
      </w:r>
      <w:r w:rsidRPr="00235D8E">
        <w:rPr>
          <w:rFonts w:ascii="Consolas" w:eastAsia="Times New Roman" w:hAnsi="Consolas" w:cs="Times New Roman"/>
          <w:color w:val="008013"/>
          <w:sz w:val="21"/>
          <w:szCs w:val="21"/>
          <w:lang w:eastAsia="en-CA"/>
          <w14:ligatures w14:val="none"/>
        </w:rPr>
        <w:t>% Update the generator network parameters.</w:t>
      </w:r>
    </w:p>
    <w:p w14:paraId="6E14D8C4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[</w:t>
      </w:r>
      <w:proofErr w:type="spellStart"/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netG,trailingAvgG</w:t>
      </w:r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,trailingAvgSqG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] =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adamupdate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netG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,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gradientsG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, </w:t>
      </w:r>
      <w:r w:rsidRPr="00235D8E">
        <w:rPr>
          <w:rFonts w:ascii="Consolas" w:eastAsia="Times New Roman" w:hAnsi="Consolas" w:cs="Times New Roman"/>
          <w:color w:val="0E00FF"/>
          <w:sz w:val="21"/>
          <w:szCs w:val="21"/>
          <w:lang w:eastAsia="en-CA"/>
          <w14:ligatures w14:val="none"/>
        </w:rPr>
        <w:t>...</w:t>
      </w:r>
    </w:p>
    <w:p w14:paraId="30CCC6C6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   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trailingAvgG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,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trailingAvgSqG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, iteration, </w:t>
      </w:r>
      <w:r w:rsidRPr="00235D8E">
        <w:rPr>
          <w:rFonts w:ascii="Consolas" w:eastAsia="Times New Roman" w:hAnsi="Consolas" w:cs="Times New Roman"/>
          <w:color w:val="0E00FF"/>
          <w:sz w:val="21"/>
          <w:szCs w:val="21"/>
          <w:lang w:eastAsia="en-CA"/>
          <w14:ligatures w14:val="none"/>
        </w:rPr>
        <w:t>...</w:t>
      </w:r>
    </w:p>
    <w:p w14:paraId="3AF25F3D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   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learnRate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,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gradientDecayFactor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,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squaredGradientDecayFactor</w:t>
      </w:r>
      <w:proofErr w:type="spellEnd"/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;</w:t>
      </w:r>
      <w:proofErr w:type="gramEnd"/>
    </w:p>
    <w:p w14:paraId="7F3C81AC" w14:textId="77777777" w:rsidR="00235D8E" w:rsidRPr="00235D8E" w:rsidRDefault="00235D8E" w:rsidP="00235D8E">
      <w:pPr>
        <w:shd w:val="clear" w:color="auto" w:fill="F5F5F5"/>
        <w:spacing w:after="240" w:line="259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</w:p>
    <w:p w14:paraId="4F478D82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</w:t>
      </w:r>
      <w:r w:rsidRPr="00235D8E">
        <w:rPr>
          <w:rFonts w:ascii="Consolas" w:eastAsia="Times New Roman" w:hAnsi="Consolas" w:cs="Times New Roman"/>
          <w:color w:val="008013"/>
          <w:sz w:val="21"/>
          <w:szCs w:val="21"/>
          <w:lang w:eastAsia="en-CA"/>
          <w14:ligatures w14:val="none"/>
        </w:rPr>
        <w:t xml:space="preserve">% Every </w:t>
      </w:r>
      <w:proofErr w:type="spellStart"/>
      <w:r w:rsidRPr="00235D8E">
        <w:rPr>
          <w:rFonts w:ascii="Consolas" w:eastAsia="Times New Roman" w:hAnsi="Consolas" w:cs="Times New Roman"/>
          <w:color w:val="008013"/>
          <w:sz w:val="21"/>
          <w:szCs w:val="21"/>
          <w:lang w:eastAsia="en-CA"/>
          <w14:ligatures w14:val="none"/>
        </w:rPr>
        <w:t>validationFrequency</w:t>
      </w:r>
      <w:proofErr w:type="spellEnd"/>
      <w:r w:rsidRPr="00235D8E">
        <w:rPr>
          <w:rFonts w:ascii="Consolas" w:eastAsia="Times New Roman" w:hAnsi="Consolas" w:cs="Times New Roman"/>
          <w:color w:val="008013"/>
          <w:sz w:val="21"/>
          <w:szCs w:val="21"/>
          <w:lang w:eastAsia="en-CA"/>
          <w14:ligatures w14:val="none"/>
        </w:rPr>
        <w:t xml:space="preserve"> iterations, display batch of generated</w:t>
      </w:r>
    </w:p>
    <w:p w14:paraId="070C8EF8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</w:t>
      </w:r>
      <w:r w:rsidRPr="00235D8E">
        <w:rPr>
          <w:rFonts w:ascii="Consolas" w:eastAsia="Times New Roman" w:hAnsi="Consolas" w:cs="Times New Roman"/>
          <w:color w:val="008013"/>
          <w:sz w:val="21"/>
          <w:szCs w:val="21"/>
          <w:lang w:eastAsia="en-CA"/>
          <w14:ligatures w14:val="none"/>
        </w:rPr>
        <w:t>% images using the held-out generator input.</w:t>
      </w:r>
    </w:p>
    <w:p w14:paraId="07D5724D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</w:t>
      </w:r>
      <w:r w:rsidRPr="00235D8E">
        <w:rPr>
          <w:rFonts w:ascii="Consolas" w:eastAsia="Times New Roman" w:hAnsi="Consolas" w:cs="Times New Roman"/>
          <w:color w:val="0E00FF"/>
          <w:sz w:val="21"/>
          <w:szCs w:val="21"/>
          <w:lang w:eastAsia="en-CA"/>
          <w14:ligatures w14:val="none"/>
        </w:rPr>
        <w:t xml:space="preserve">if </w:t>
      </w: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mod(</w:t>
      </w:r>
      <w:proofErr w:type="spellStart"/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iteration,validationFrequency</w:t>
      </w:r>
      <w:proofErr w:type="spellEnd"/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 == 0 || iteration == 1</w:t>
      </w:r>
    </w:p>
    <w:p w14:paraId="228E9BE9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    </w:t>
      </w:r>
      <w:r w:rsidRPr="00235D8E">
        <w:rPr>
          <w:rFonts w:ascii="Consolas" w:eastAsia="Times New Roman" w:hAnsi="Consolas" w:cs="Times New Roman"/>
          <w:color w:val="008013"/>
          <w:sz w:val="21"/>
          <w:szCs w:val="21"/>
          <w:lang w:eastAsia="en-CA"/>
          <w14:ligatures w14:val="none"/>
        </w:rPr>
        <w:t>% Generate images using the held-out generator input.</w:t>
      </w:r>
    </w:p>
    <w:p w14:paraId="54000C5D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   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XGeneratedValidation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predict(</w:t>
      </w:r>
      <w:proofErr w:type="spellStart"/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netG,ZValidation</w:t>
      </w:r>
      <w:proofErr w:type="spellEnd"/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;</w:t>
      </w:r>
    </w:p>
    <w:p w14:paraId="20E73A02" w14:textId="77777777" w:rsidR="00235D8E" w:rsidRPr="00235D8E" w:rsidRDefault="00235D8E" w:rsidP="00235D8E">
      <w:pPr>
        <w:shd w:val="clear" w:color="auto" w:fill="F5F5F5"/>
        <w:spacing w:after="240" w:line="259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</w:p>
    <w:p w14:paraId="61A9199E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    </w:t>
      </w:r>
      <w:r w:rsidRPr="00235D8E">
        <w:rPr>
          <w:rFonts w:ascii="Consolas" w:eastAsia="Times New Roman" w:hAnsi="Consolas" w:cs="Times New Roman"/>
          <w:color w:val="008013"/>
          <w:sz w:val="21"/>
          <w:szCs w:val="21"/>
          <w:lang w:eastAsia="en-CA"/>
          <w14:ligatures w14:val="none"/>
        </w:rPr>
        <w:t>% Tile and rescale the images in the range [0 1].</w:t>
      </w:r>
    </w:p>
    <w:p w14:paraId="2F48B9C3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    I =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imtile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</w:t>
      </w:r>
      <w:proofErr w:type="spellStart"/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extractdata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</w:t>
      </w:r>
      <w:proofErr w:type="spellStart"/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XGeneratedValidation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);</w:t>
      </w:r>
    </w:p>
    <w:p w14:paraId="140B2EE1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    I = rescale(I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;</w:t>
      </w:r>
      <w:proofErr w:type="gramEnd"/>
    </w:p>
    <w:p w14:paraId="0C123AB1" w14:textId="77777777" w:rsidR="00235D8E" w:rsidRPr="00235D8E" w:rsidRDefault="00235D8E" w:rsidP="00235D8E">
      <w:pPr>
        <w:shd w:val="clear" w:color="auto" w:fill="F5F5F5"/>
        <w:spacing w:after="240" w:line="259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</w:p>
    <w:p w14:paraId="326260AF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    </w:t>
      </w:r>
      <w:r w:rsidRPr="00235D8E">
        <w:rPr>
          <w:rFonts w:ascii="Consolas" w:eastAsia="Times New Roman" w:hAnsi="Consolas" w:cs="Times New Roman"/>
          <w:color w:val="008013"/>
          <w:sz w:val="21"/>
          <w:szCs w:val="21"/>
          <w:lang w:eastAsia="en-CA"/>
          <w14:ligatures w14:val="none"/>
        </w:rPr>
        <w:t>% Display the images.</w:t>
      </w:r>
    </w:p>
    <w:p w14:paraId="0323DEE3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    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subplot(</w:t>
      </w:r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1,2,1);</w:t>
      </w:r>
    </w:p>
    <w:p w14:paraId="122A5E9E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</w:t>
      </w:r>
    </w:p>
    <w:p w14:paraId="7E7C970F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    image(</w:t>
      </w:r>
      <w:proofErr w:type="spellStart"/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imageAxes,I</w:t>
      </w:r>
      <w:proofErr w:type="spellEnd"/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</w:t>
      </w:r>
    </w:p>
    <w:p w14:paraId="0CBC0C1E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    </w:t>
      </w:r>
    </w:p>
    <w:p w14:paraId="2529A382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subplot(</w:t>
      </w:r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1,2,2)</w:t>
      </w:r>
    </w:p>
    <w:p w14:paraId="49726614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ylim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</w:t>
      </w:r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[0.00 1.00])</w:t>
      </w:r>
    </w:p>
    <w:p w14:paraId="44C2DB6A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    </w:t>
      </w:r>
      <w:proofErr w:type="spellStart"/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xticklabels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</w:t>
      </w:r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[]);</w:t>
      </w:r>
    </w:p>
    <w:p w14:paraId="02685CA9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    </w:t>
      </w:r>
      <w:proofErr w:type="spellStart"/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yticklabels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</w:t>
      </w:r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[]);</w:t>
      </w:r>
    </w:p>
    <w:p w14:paraId="78B76920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    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title(</w:t>
      </w:r>
      <w:proofErr w:type="gramEnd"/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>"Generated Images"</w:t>
      </w: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;</w:t>
      </w:r>
    </w:p>
    <w:p w14:paraId="2F48F780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</w:t>
      </w:r>
      <w:r w:rsidRPr="00235D8E">
        <w:rPr>
          <w:rFonts w:ascii="Consolas" w:eastAsia="Times New Roman" w:hAnsi="Consolas" w:cs="Times New Roman"/>
          <w:color w:val="0E00FF"/>
          <w:sz w:val="21"/>
          <w:szCs w:val="21"/>
          <w:lang w:eastAsia="en-CA"/>
          <w14:ligatures w14:val="none"/>
        </w:rPr>
        <w:t>end</w:t>
      </w:r>
    </w:p>
    <w:p w14:paraId="1D4BB242" w14:textId="77777777" w:rsidR="00235D8E" w:rsidRPr="00235D8E" w:rsidRDefault="00235D8E" w:rsidP="00235D8E">
      <w:pPr>
        <w:shd w:val="clear" w:color="auto" w:fill="F5F5F5"/>
        <w:spacing w:after="240" w:line="259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</w:p>
    <w:p w14:paraId="7C024FC3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</w:t>
      </w:r>
      <w:r w:rsidRPr="00235D8E">
        <w:rPr>
          <w:rFonts w:ascii="Consolas" w:eastAsia="Times New Roman" w:hAnsi="Consolas" w:cs="Times New Roman"/>
          <w:color w:val="008013"/>
          <w:sz w:val="21"/>
          <w:szCs w:val="21"/>
          <w:lang w:eastAsia="en-CA"/>
          <w14:ligatures w14:val="none"/>
        </w:rPr>
        <w:t>% Update the scores plot.</w:t>
      </w:r>
    </w:p>
    <w:p w14:paraId="7FBAD81C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subplot(</w:t>
      </w:r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1,2,2)</w:t>
      </w:r>
    </w:p>
    <w:p w14:paraId="3E019625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scoreG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double(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extractdata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scoreG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;</w:t>
      </w:r>
      <w:proofErr w:type="gramEnd"/>
    </w:p>
    <w:p w14:paraId="5DE9D98A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addpoints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</w:t>
      </w:r>
      <w:proofErr w:type="spellStart"/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lineScoreG,iteration</w:t>
      </w:r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,scoreG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;</w:t>
      </w:r>
    </w:p>
    <w:p w14:paraId="6F4B63A3" w14:textId="77777777" w:rsidR="00235D8E" w:rsidRPr="00235D8E" w:rsidRDefault="00235D8E" w:rsidP="00235D8E">
      <w:pPr>
        <w:shd w:val="clear" w:color="auto" w:fill="F5F5F5"/>
        <w:spacing w:after="240" w:line="259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</w:p>
    <w:p w14:paraId="3A3A629F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scoreD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double(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extractdata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scoreD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;</w:t>
      </w:r>
      <w:proofErr w:type="gramEnd"/>
    </w:p>
    <w:p w14:paraId="6CE631B8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addpoints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</w:t>
      </w:r>
      <w:proofErr w:type="spellStart"/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lineScoreD,iteration</w:t>
      </w:r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,scoreD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;</w:t>
      </w:r>
    </w:p>
    <w:p w14:paraId="560E5661" w14:textId="77777777" w:rsidR="00235D8E" w:rsidRPr="00235D8E" w:rsidRDefault="00235D8E" w:rsidP="00235D8E">
      <w:pPr>
        <w:shd w:val="clear" w:color="auto" w:fill="F5F5F5"/>
        <w:spacing w:after="240" w:line="259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</w:p>
    <w:p w14:paraId="7F14AEDC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</w:t>
      </w:r>
      <w:r w:rsidRPr="00235D8E">
        <w:rPr>
          <w:rFonts w:ascii="Consolas" w:eastAsia="Times New Roman" w:hAnsi="Consolas" w:cs="Times New Roman"/>
          <w:color w:val="008013"/>
          <w:sz w:val="21"/>
          <w:szCs w:val="21"/>
          <w:lang w:eastAsia="en-CA"/>
          <w14:ligatures w14:val="none"/>
        </w:rPr>
        <w:t>% Update the title with training progress information.</w:t>
      </w:r>
    </w:p>
    <w:p w14:paraId="57853624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D = duration(0,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0,toc</w:t>
      </w:r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start),Format=</w:t>
      </w:r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>"</w:t>
      </w:r>
      <w:proofErr w:type="spellStart"/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>hh:mm:ss</w:t>
      </w:r>
      <w:proofErr w:type="spellEnd"/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>"</w:t>
      </w: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;</w:t>
      </w:r>
    </w:p>
    <w:p w14:paraId="2C7AE59C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title(</w:t>
      </w:r>
      <w:proofErr w:type="gramEnd"/>
      <w:r w:rsidRPr="00235D8E">
        <w:rPr>
          <w:rFonts w:ascii="Consolas" w:eastAsia="Times New Roman" w:hAnsi="Consolas" w:cs="Times New Roman"/>
          <w:color w:val="0E00FF"/>
          <w:sz w:val="21"/>
          <w:szCs w:val="21"/>
          <w:lang w:eastAsia="en-CA"/>
          <w14:ligatures w14:val="none"/>
        </w:rPr>
        <w:t>...</w:t>
      </w:r>
    </w:p>
    <w:p w14:paraId="01C7660C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    </w:t>
      </w:r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 xml:space="preserve">"Epoch: " </w:t>
      </w: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+ epoch + </w:t>
      </w:r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 xml:space="preserve">", " </w:t>
      </w: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+ </w:t>
      </w:r>
      <w:r w:rsidRPr="00235D8E">
        <w:rPr>
          <w:rFonts w:ascii="Consolas" w:eastAsia="Times New Roman" w:hAnsi="Consolas" w:cs="Times New Roman"/>
          <w:color w:val="0E00FF"/>
          <w:sz w:val="21"/>
          <w:szCs w:val="21"/>
          <w:lang w:eastAsia="en-CA"/>
          <w14:ligatures w14:val="none"/>
        </w:rPr>
        <w:t>...</w:t>
      </w:r>
    </w:p>
    <w:p w14:paraId="59A27BB4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    </w:t>
      </w:r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 xml:space="preserve">"Iteration: " </w:t>
      </w: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+ iteration + </w:t>
      </w:r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 xml:space="preserve">", " </w:t>
      </w: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+ </w:t>
      </w:r>
      <w:r w:rsidRPr="00235D8E">
        <w:rPr>
          <w:rFonts w:ascii="Consolas" w:eastAsia="Times New Roman" w:hAnsi="Consolas" w:cs="Times New Roman"/>
          <w:color w:val="0E00FF"/>
          <w:sz w:val="21"/>
          <w:szCs w:val="21"/>
          <w:lang w:eastAsia="en-CA"/>
          <w14:ligatures w14:val="none"/>
        </w:rPr>
        <w:t>...</w:t>
      </w:r>
    </w:p>
    <w:p w14:paraId="49707BB7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    </w:t>
      </w:r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 xml:space="preserve">"Elapsed: " </w:t>
      </w: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+ string(D))</w:t>
      </w:r>
    </w:p>
    <w:p w14:paraId="7B46E55B" w14:textId="77777777" w:rsidR="00235D8E" w:rsidRPr="00235D8E" w:rsidRDefault="00235D8E" w:rsidP="00235D8E">
      <w:pPr>
        <w:shd w:val="clear" w:color="auto" w:fill="F5F5F5"/>
        <w:spacing w:after="240" w:line="259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</w:p>
    <w:p w14:paraId="69D9D801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   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drawnow</w:t>
      </w:r>
      <w:proofErr w:type="spellEnd"/>
    </w:p>
    <w:p w14:paraId="6540999E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</w:t>
      </w:r>
      <w:r w:rsidRPr="00235D8E">
        <w:rPr>
          <w:rFonts w:ascii="Consolas" w:eastAsia="Times New Roman" w:hAnsi="Consolas" w:cs="Times New Roman"/>
          <w:color w:val="0E00FF"/>
          <w:sz w:val="21"/>
          <w:szCs w:val="21"/>
          <w:lang w:eastAsia="en-CA"/>
          <w14:ligatures w14:val="none"/>
        </w:rPr>
        <w:t>end</w:t>
      </w:r>
    </w:p>
    <w:p w14:paraId="7A523AE1" w14:textId="77777777" w:rsidR="00235D8E" w:rsidRPr="00235D8E" w:rsidRDefault="00235D8E" w:rsidP="00235D8E">
      <w:pPr>
        <w:shd w:val="clear" w:color="auto" w:fill="F5F5F5"/>
        <w:spacing w:after="15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0E00FF"/>
          <w:sz w:val="21"/>
          <w:szCs w:val="21"/>
          <w:lang w:eastAsia="en-CA"/>
          <w14:ligatures w14:val="none"/>
        </w:rPr>
        <w:t>end</w:t>
      </w:r>
    </w:p>
    <w:p w14:paraId="0FB66E1B" w14:textId="7E58C290" w:rsidR="00235D8E" w:rsidRPr="00235D8E" w:rsidRDefault="00235D8E" w:rsidP="00235D8E">
      <w:pPr>
        <w:shd w:val="clear" w:color="auto" w:fill="F5F5F5"/>
        <w:spacing w:after="15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save(</w:t>
      </w:r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>'</w:t>
      </w:r>
      <w:r w:rsidR="00700CC4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>filename</w:t>
      </w:r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>.mat'</w:t>
      </w: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, </w:t>
      </w:r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>'</w:t>
      </w:r>
      <w:proofErr w:type="spellStart"/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>netG</w:t>
      </w:r>
      <w:proofErr w:type="spellEnd"/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>'</w:t>
      </w: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, </w:t>
      </w:r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>'</w:t>
      </w:r>
      <w:proofErr w:type="spellStart"/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>numLatentInputs</w:t>
      </w:r>
      <w:proofErr w:type="spellEnd"/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>'</w:t>
      </w: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,</w:t>
      </w:r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>'</w:t>
      </w:r>
      <w:proofErr w:type="spellStart"/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>netD</w:t>
      </w:r>
      <w:proofErr w:type="spellEnd"/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>'</w:t>
      </w: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</w:t>
      </w:r>
    </w:p>
    <w:p w14:paraId="744BC220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numObservations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25;</w:t>
      </w:r>
      <w:proofErr w:type="gramEnd"/>
    </w:p>
    <w:p w14:paraId="19633CD7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ZNew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randn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numLatentInputs,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numObservations</w:t>
      </w:r>
      <w:proofErr w:type="spellEnd"/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,</w:t>
      </w:r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>"single"</w:t>
      </w: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;</w:t>
      </w:r>
    </w:p>
    <w:p w14:paraId="0F21B749" w14:textId="77777777" w:rsidR="00235D8E" w:rsidRPr="00235D8E" w:rsidRDefault="00235D8E" w:rsidP="00235D8E">
      <w:pPr>
        <w:shd w:val="clear" w:color="auto" w:fill="F5F5F5"/>
        <w:spacing w:after="15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ZNew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</w:t>
      </w:r>
      <w:proofErr w:type="spellStart"/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dlarray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</w:t>
      </w:r>
      <w:proofErr w:type="spellStart"/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ZNew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,</w:t>
      </w:r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>"CB"</w:t>
      </w: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;</w:t>
      </w:r>
    </w:p>
    <w:p w14:paraId="60C2C8EF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0E00FF"/>
          <w:sz w:val="21"/>
          <w:szCs w:val="21"/>
          <w:lang w:eastAsia="en-CA"/>
          <w14:ligatures w14:val="none"/>
        </w:rPr>
        <w:t xml:space="preserve">if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canUseGPU</w:t>
      </w:r>
      <w:proofErr w:type="spellEnd"/>
    </w:p>
    <w:p w14:paraId="2BA35E5B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ZNew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</w:t>
      </w:r>
      <w:proofErr w:type="spellStart"/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gpuArray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</w:t>
      </w:r>
      <w:proofErr w:type="spellStart"/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ZNew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;</w:t>
      </w:r>
    </w:p>
    <w:p w14:paraId="35678141" w14:textId="77777777" w:rsidR="00235D8E" w:rsidRPr="00235D8E" w:rsidRDefault="00235D8E" w:rsidP="00235D8E">
      <w:pPr>
        <w:shd w:val="clear" w:color="auto" w:fill="F5F5F5"/>
        <w:spacing w:after="15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0E00FF"/>
          <w:sz w:val="21"/>
          <w:szCs w:val="21"/>
          <w:lang w:eastAsia="en-CA"/>
          <w14:ligatures w14:val="none"/>
        </w:rPr>
        <w:t>end</w:t>
      </w:r>
    </w:p>
    <w:p w14:paraId="59976713" w14:textId="77777777" w:rsidR="00235D8E" w:rsidRPr="00235D8E" w:rsidRDefault="00235D8E" w:rsidP="00235D8E">
      <w:pPr>
        <w:shd w:val="clear" w:color="auto" w:fill="F5F5F5"/>
        <w:spacing w:after="15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XGeneratedNew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predict(</w:t>
      </w:r>
      <w:proofErr w:type="spellStart"/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netG,ZNew</w:t>
      </w:r>
      <w:proofErr w:type="spellEnd"/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;</w:t>
      </w:r>
    </w:p>
    <w:p w14:paraId="76322399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I =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imtile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</w:t>
      </w:r>
      <w:proofErr w:type="spellStart"/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extractdata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</w:t>
      </w:r>
      <w:proofErr w:type="spellStart"/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XGeneratedNew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);</w:t>
      </w:r>
    </w:p>
    <w:p w14:paraId="7C8C95CC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I = rescale(I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;</w:t>
      </w:r>
      <w:proofErr w:type="gramEnd"/>
    </w:p>
    <w:p w14:paraId="385B9EA2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figure</w:t>
      </w:r>
    </w:p>
    <w:p w14:paraId="2DE17981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image(I)</w:t>
      </w:r>
    </w:p>
    <w:p w14:paraId="3DFF1CBC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axis </w:t>
      </w:r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>off</w:t>
      </w:r>
    </w:p>
    <w:p w14:paraId="7EFE2E16" w14:textId="77777777" w:rsidR="00235D8E" w:rsidRPr="00235D8E" w:rsidRDefault="00235D8E" w:rsidP="00235D8E">
      <w:pPr>
        <w:shd w:val="clear" w:color="auto" w:fill="F5F5F5"/>
        <w:spacing w:after="15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title(</w:t>
      </w:r>
      <w:proofErr w:type="gramEnd"/>
      <w:r w:rsidRPr="00235D8E">
        <w:rPr>
          <w:rFonts w:ascii="Consolas" w:eastAsia="Times New Roman" w:hAnsi="Consolas" w:cs="Times New Roman"/>
          <w:color w:val="A709F5"/>
          <w:sz w:val="21"/>
          <w:szCs w:val="21"/>
          <w:lang w:eastAsia="en-CA"/>
          <w14:ligatures w14:val="none"/>
        </w:rPr>
        <w:t>"Generated Images"</w:t>
      </w: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</w:t>
      </w:r>
    </w:p>
    <w:p w14:paraId="42D9906F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0E00FF"/>
          <w:sz w:val="21"/>
          <w:szCs w:val="21"/>
          <w:lang w:eastAsia="en-CA"/>
          <w14:ligatures w14:val="none"/>
        </w:rPr>
        <w:t xml:space="preserve">function </w:t>
      </w: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[</w:t>
      </w:r>
      <w:proofErr w:type="spellStart"/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lossG,lossD</w:t>
      </w:r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,gradientsG,gradientsD,stateG,scoreG,scoreD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] = </w:t>
      </w:r>
      <w:r w:rsidRPr="00235D8E">
        <w:rPr>
          <w:rFonts w:ascii="Consolas" w:eastAsia="Times New Roman" w:hAnsi="Consolas" w:cs="Times New Roman"/>
          <w:color w:val="0E00FF"/>
          <w:sz w:val="21"/>
          <w:szCs w:val="21"/>
          <w:lang w:eastAsia="en-CA"/>
          <w14:ligatures w14:val="none"/>
        </w:rPr>
        <w:t>...</w:t>
      </w:r>
    </w:p>
    <w:p w14:paraId="2F86D169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  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modelLoss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</w:t>
      </w:r>
      <w:proofErr w:type="spellStart"/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netG,netD</w:t>
      </w:r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,X,Z,flipProb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</w:t>
      </w:r>
    </w:p>
    <w:p w14:paraId="621C6FE0" w14:textId="77777777" w:rsidR="00235D8E" w:rsidRPr="00235D8E" w:rsidRDefault="00235D8E" w:rsidP="00235D8E">
      <w:pPr>
        <w:shd w:val="clear" w:color="auto" w:fill="F5F5F5"/>
        <w:spacing w:after="240" w:line="259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</w:p>
    <w:p w14:paraId="77FCD032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008013"/>
          <w:sz w:val="21"/>
          <w:szCs w:val="21"/>
          <w:lang w:eastAsia="en-CA"/>
          <w14:ligatures w14:val="none"/>
        </w:rPr>
        <w:t>% Calculate the predictions for real data with the discriminator network.</w:t>
      </w:r>
    </w:p>
    <w:p w14:paraId="38CBF69D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YReal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forward(</w:t>
      </w:r>
      <w:proofErr w:type="spellStart"/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netD,X</w:t>
      </w:r>
      <w:proofErr w:type="spellEnd"/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;</w:t>
      </w:r>
    </w:p>
    <w:p w14:paraId="03C0C6F8" w14:textId="77777777" w:rsidR="00235D8E" w:rsidRPr="00235D8E" w:rsidRDefault="00235D8E" w:rsidP="00235D8E">
      <w:pPr>
        <w:shd w:val="clear" w:color="auto" w:fill="F5F5F5"/>
        <w:spacing w:after="240" w:line="259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</w:p>
    <w:p w14:paraId="159DDB15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008013"/>
          <w:sz w:val="21"/>
          <w:szCs w:val="21"/>
          <w:lang w:eastAsia="en-CA"/>
          <w14:ligatures w14:val="none"/>
        </w:rPr>
        <w:t>% Calculate the predictions for generated data with the discriminator</w:t>
      </w:r>
    </w:p>
    <w:p w14:paraId="63EA76F0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008013"/>
          <w:sz w:val="21"/>
          <w:szCs w:val="21"/>
          <w:lang w:eastAsia="en-CA"/>
          <w14:ligatures w14:val="none"/>
        </w:rPr>
        <w:t>% network.</w:t>
      </w:r>
    </w:p>
    <w:p w14:paraId="34E1CBE0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[</w:t>
      </w:r>
      <w:proofErr w:type="spellStart"/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XGenerated,stateG</w:t>
      </w:r>
      <w:proofErr w:type="spellEnd"/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] = forward(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netG,Z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;</w:t>
      </w:r>
    </w:p>
    <w:p w14:paraId="55571F6C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YGenerated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forward(</w:t>
      </w:r>
      <w:proofErr w:type="spellStart"/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netD,XGenerated</w:t>
      </w:r>
      <w:proofErr w:type="spellEnd"/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;</w:t>
      </w:r>
    </w:p>
    <w:p w14:paraId="0A5D6447" w14:textId="77777777" w:rsidR="00235D8E" w:rsidRPr="00235D8E" w:rsidRDefault="00235D8E" w:rsidP="00235D8E">
      <w:pPr>
        <w:shd w:val="clear" w:color="auto" w:fill="F5F5F5"/>
        <w:spacing w:after="240" w:line="259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</w:p>
    <w:p w14:paraId="3BDCBCCD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008013"/>
          <w:sz w:val="21"/>
          <w:szCs w:val="21"/>
          <w:lang w:eastAsia="en-CA"/>
          <w14:ligatures w14:val="none"/>
        </w:rPr>
        <w:t>% Calculate the score of the discriminator.</w:t>
      </w:r>
    </w:p>
    <w:p w14:paraId="1E43E97A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scoreD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(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mean(</w:t>
      </w:r>
      <w:proofErr w:type="spellStart"/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YReal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 + mean(1-YGenerated)) / 2;</w:t>
      </w:r>
    </w:p>
    <w:p w14:paraId="2E60C177" w14:textId="77777777" w:rsidR="00235D8E" w:rsidRPr="00235D8E" w:rsidRDefault="00235D8E" w:rsidP="00235D8E">
      <w:pPr>
        <w:shd w:val="clear" w:color="auto" w:fill="F5F5F5"/>
        <w:spacing w:after="240" w:line="259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</w:p>
    <w:p w14:paraId="50EACB65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008013"/>
          <w:sz w:val="21"/>
          <w:szCs w:val="21"/>
          <w:lang w:eastAsia="en-CA"/>
          <w14:ligatures w14:val="none"/>
        </w:rPr>
        <w:t>% Calculate the score of the generator.</w:t>
      </w:r>
    </w:p>
    <w:p w14:paraId="5A89C160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scoreG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mean(</w:t>
      </w:r>
      <w:proofErr w:type="spellStart"/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YGenerated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;</w:t>
      </w:r>
    </w:p>
    <w:p w14:paraId="71CC57FD" w14:textId="77777777" w:rsidR="00235D8E" w:rsidRPr="00235D8E" w:rsidRDefault="00235D8E" w:rsidP="00235D8E">
      <w:pPr>
        <w:shd w:val="clear" w:color="auto" w:fill="F5F5F5"/>
        <w:spacing w:after="240" w:line="259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</w:p>
    <w:p w14:paraId="47587620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008013"/>
          <w:sz w:val="21"/>
          <w:szCs w:val="21"/>
          <w:lang w:eastAsia="en-CA"/>
          <w14:ligatures w14:val="none"/>
        </w:rPr>
        <w:t>% Randomly flip the labels of the real images.</w:t>
      </w:r>
    </w:p>
    <w:p w14:paraId="27B89526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numObservations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size(</w:t>
      </w:r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YReal,4);</w:t>
      </w:r>
    </w:p>
    <w:p w14:paraId="6F3E9F61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idx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rand(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1,numObservations</w:t>
      </w:r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) &lt;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flipProb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;</w:t>
      </w:r>
    </w:p>
    <w:p w14:paraId="50753E81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YReal</w:t>
      </w:r>
      <w:proofErr w:type="spellEnd"/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:,:,:,</w:t>
      </w:r>
      <w:proofErr w:type="spellStart"/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idx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) = 1 -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YReal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:,:,:,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idx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;</w:t>
      </w:r>
    </w:p>
    <w:p w14:paraId="3CEBB4DA" w14:textId="77777777" w:rsidR="00235D8E" w:rsidRPr="00235D8E" w:rsidRDefault="00235D8E" w:rsidP="00235D8E">
      <w:pPr>
        <w:shd w:val="clear" w:color="auto" w:fill="F5F5F5"/>
        <w:spacing w:after="240" w:line="259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</w:p>
    <w:p w14:paraId="3985EECE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008013"/>
          <w:sz w:val="21"/>
          <w:szCs w:val="21"/>
          <w:lang w:eastAsia="en-CA"/>
          <w14:ligatures w14:val="none"/>
        </w:rPr>
        <w:t>% Calculate the GAN loss.</w:t>
      </w:r>
    </w:p>
    <w:p w14:paraId="622725FB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[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lossG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,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lossD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] = </w:t>
      </w:r>
      <w:proofErr w:type="spellStart"/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ganLoss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</w:t>
      </w:r>
      <w:proofErr w:type="spellStart"/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YReal,YGenerated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;</w:t>
      </w:r>
    </w:p>
    <w:p w14:paraId="12E90386" w14:textId="77777777" w:rsidR="00235D8E" w:rsidRPr="00235D8E" w:rsidRDefault="00235D8E" w:rsidP="00235D8E">
      <w:pPr>
        <w:shd w:val="clear" w:color="auto" w:fill="F5F5F5"/>
        <w:spacing w:after="240" w:line="259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</w:p>
    <w:p w14:paraId="1038F064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008013"/>
          <w:sz w:val="21"/>
          <w:szCs w:val="21"/>
          <w:lang w:eastAsia="en-CA"/>
          <w14:ligatures w14:val="none"/>
        </w:rPr>
        <w:t>% For each network, calculate the gradients with respect to the loss.</w:t>
      </w:r>
    </w:p>
    <w:p w14:paraId="736AF575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gradientsG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dlgradient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</w:t>
      </w:r>
      <w:proofErr w:type="spellStart"/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lossG,netG.Learnables</w:t>
      </w:r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,RetainData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=true);</w:t>
      </w:r>
    </w:p>
    <w:p w14:paraId="69576E21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gradientsD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dlgradient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</w:t>
      </w:r>
      <w:proofErr w:type="spellStart"/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lossD,netD.Learnables</w:t>
      </w:r>
      <w:proofErr w:type="spellEnd"/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;</w:t>
      </w:r>
    </w:p>
    <w:p w14:paraId="5A28E617" w14:textId="77777777" w:rsidR="00235D8E" w:rsidRPr="00235D8E" w:rsidRDefault="00235D8E" w:rsidP="00235D8E">
      <w:pPr>
        <w:shd w:val="clear" w:color="auto" w:fill="F5F5F5"/>
        <w:spacing w:after="240" w:line="259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</w:p>
    <w:p w14:paraId="6E0FF517" w14:textId="77777777" w:rsidR="00235D8E" w:rsidRPr="00235D8E" w:rsidRDefault="00235D8E" w:rsidP="00235D8E">
      <w:pPr>
        <w:shd w:val="clear" w:color="auto" w:fill="F5F5F5"/>
        <w:spacing w:after="15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0E00FF"/>
          <w:sz w:val="21"/>
          <w:szCs w:val="21"/>
          <w:lang w:eastAsia="en-CA"/>
          <w14:ligatures w14:val="none"/>
        </w:rPr>
        <w:t>end</w:t>
      </w:r>
    </w:p>
    <w:p w14:paraId="149F3EC8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0E00FF"/>
          <w:sz w:val="21"/>
          <w:szCs w:val="21"/>
          <w:lang w:eastAsia="en-CA"/>
          <w14:ligatures w14:val="none"/>
        </w:rPr>
        <w:t xml:space="preserve">function </w:t>
      </w: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[</w:t>
      </w:r>
      <w:proofErr w:type="spellStart"/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lossG,lossD</w:t>
      </w:r>
      <w:proofErr w:type="spellEnd"/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] =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ganLoss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YReal,YGenerated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</w:t>
      </w:r>
    </w:p>
    <w:p w14:paraId="3C38477D" w14:textId="77777777" w:rsidR="00235D8E" w:rsidRPr="00235D8E" w:rsidRDefault="00235D8E" w:rsidP="00235D8E">
      <w:pPr>
        <w:shd w:val="clear" w:color="auto" w:fill="F5F5F5"/>
        <w:spacing w:after="240" w:line="259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</w:p>
    <w:p w14:paraId="561B4F2A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008013"/>
          <w:sz w:val="21"/>
          <w:szCs w:val="21"/>
          <w:lang w:eastAsia="en-CA"/>
          <w14:ligatures w14:val="none"/>
        </w:rPr>
        <w:t>% Calculate the loss for the discriminator network.</w:t>
      </w:r>
    </w:p>
    <w:p w14:paraId="70B8E668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lossD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-mean(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log(</w:t>
      </w:r>
      <w:proofErr w:type="spellStart"/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YReal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) - mean(log(1-YGenerated));</w:t>
      </w:r>
    </w:p>
    <w:p w14:paraId="006C100F" w14:textId="77777777" w:rsidR="00235D8E" w:rsidRPr="00235D8E" w:rsidRDefault="00235D8E" w:rsidP="00235D8E">
      <w:pPr>
        <w:shd w:val="clear" w:color="auto" w:fill="F5F5F5"/>
        <w:spacing w:after="240" w:line="259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</w:p>
    <w:p w14:paraId="4CB0AEB2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008013"/>
          <w:sz w:val="21"/>
          <w:szCs w:val="21"/>
          <w:lang w:eastAsia="en-CA"/>
          <w14:ligatures w14:val="none"/>
        </w:rPr>
        <w:t>% Calculate the loss for the generator network.</w:t>
      </w:r>
    </w:p>
    <w:p w14:paraId="312AB2B1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lossG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 = -mean(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log(</w:t>
      </w:r>
      <w:proofErr w:type="spellStart"/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YGenerated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));</w:t>
      </w:r>
    </w:p>
    <w:p w14:paraId="4E15EEF1" w14:textId="77777777" w:rsidR="00235D8E" w:rsidRPr="00235D8E" w:rsidRDefault="00235D8E" w:rsidP="00235D8E">
      <w:pPr>
        <w:shd w:val="clear" w:color="auto" w:fill="F5F5F5"/>
        <w:spacing w:after="240" w:line="259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</w:p>
    <w:p w14:paraId="3A7C67B2" w14:textId="77777777" w:rsidR="00235D8E" w:rsidRPr="00235D8E" w:rsidRDefault="00235D8E" w:rsidP="00235D8E">
      <w:pPr>
        <w:shd w:val="clear" w:color="auto" w:fill="F5F5F5"/>
        <w:spacing w:after="15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0E00FF"/>
          <w:sz w:val="21"/>
          <w:szCs w:val="21"/>
          <w:lang w:eastAsia="en-CA"/>
          <w14:ligatures w14:val="none"/>
        </w:rPr>
        <w:t>end</w:t>
      </w:r>
    </w:p>
    <w:p w14:paraId="3A788581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0E00FF"/>
          <w:sz w:val="21"/>
          <w:szCs w:val="21"/>
          <w:lang w:eastAsia="en-CA"/>
          <w14:ligatures w14:val="none"/>
        </w:rPr>
        <w:t xml:space="preserve">function </w:t>
      </w: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 xml:space="preserve">X = </w:t>
      </w:r>
      <w:proofErr w:type="spell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preprocessMiniBatch</w:t>
      </w:r>
      <w:proofErr w:type="spell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(data)</w:t>
      </w:r>
    </w:p>
    <w:p w14:paraId="3CA67690" w14:textId="77777777" w:rsidR="00235D8E" w:rsidRPr="00235D8E" w:rsidRDefault="00235D8E" w:rsidP="00235D8E">
      <w:pPr>
        <w:shd w:val="clear" w:color="auto" w:fill="F5F5F5"/>
        <w:spacing w:after="240" w:line="259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</w:p>
    <w:p w14:paraId="591F3DD7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008013"/>
          <w:sz w:val="21"/>
          <w:szCs w:val="21"/>
          <w:lang w:eastAsia="en-CA"/>
          <w14:ligatures w14:val="none"/>
        </w:rPr>
        <w:t xml:space="preserve">% Concatenate </w:t>
      </w:r>
      <w:proofErr w:type="gramStart"/>
      <w:r w:rsidRPr="00235D8E">
        <w:rPr>
          <w:rFonts w:ascii="Consolas" w:eastAsia="Times New Roman" w:hAnsi="Consolas" w:cs="Times New Roman"/>
          <w:color w:val="008013"/>
          <w:sz w:val="21"/>
          <w:szCs w:val="21"/>
          <w:lang w:eastAsia="en-CA"/>
          <w14:ligatures w14:val="none"/>
        </w:rPr>
        <w:t>mini-batch</w:t>
      </w:r>
      <w:proofErr w:type="gramEnd"/>
    </w:p>
    <w:p w14:paraId="1E943E8B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X = cat(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4,data</w:t>
      </w:r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{:});</w:t>
      </w:r>
    </w:p>
    <w:p w14:paraId="38302161" w14:textId="77777777" w:rsidR="00235D8E" w:rsidRPr="00235D8E" w:rsidRDefault="00235D8E" w:rsidP="00235D8E">
      <w:pPr>
        <w:shd w:val="clear" w:color="auto" w:fill="F5F5F5"/>
        <w:spacing w:after="240" w:line="259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</w:p>
    <w:p w14:paraId="297D59A3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008013"/>
          <w:sz w:val="21"/>
          <w:szCs w:val="21"/>
          <w:lang w:eastAsia="en-CA"/>
          <w14:ligatures w14:val="none"/>
        </w:rPr>
        <w:t>% Rescale the images in the range [-1 1].</w:t>
      </w:r>
    </w:p>
    <w:p w14:paraId="48E47C0F" w14:textId="77777777" w:rsidR="00235D8E" w:rsidRPr="00235D8E" w:rsidRDefault="00235D8E" w:rsidP="00235D8E">
      <w:pPr>
        <w:shd w:val="clear" w:color="auto" w:fill="F5F5F5"/>
        <w:spacing w:after="0" w:line="270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X = rescale(</w:t>
      </w:r>
      <w:proofErr w:type="gramStart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X,-</w:t>
      </w:r>
      <w:proofErr w:type="gramEnd"/>
      <w:r w:rsidRPr="00235D8E"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  <w:t>1,1,InputMin=0,InputMax=255);</w:t>
      </w:r>
    </w:p>
    <w:p w14:paraId="00782DFC" w14:textId="77777777" w:rsidR="00235D8E" w:rsidRPr="00235D8E" w:rsidRDefault="00235D8E" w:rsidP="00235D8E">
      <w:pPr>
        <w:shd w:val="clear" w:color="auto" w:fill="F5F5F5"/>
        <w:spacing w:after="240" w:line="259" w:lineRule="atLeast"/>
        <w:rPr>
          <w:rFonts w:ascii="Consolas" w:eastAsia="Times New Roman" w:hAnsi="Consolas" w:cs="Times New Roman"/>
          <w:color w:val="212121"/>
          <w:sz w:val="21"/>
          <w:szCs w:val="21"/>
          <w:lang w:eastAsia="en-CA"/>
          <w14:ligatures w14:val="none"/>
        </w:rPr>
      </w:pPr>
    </w:p>
    <w:p w14:paraId="1D88CA8E" w14:textId="475FC148" w:rsidR="00235D8E" w:rsidRDefault="00700CC4" w:rsidP="00235D8E">
      <w:pPr>
        <w:shd w:val="clear" w:color="auto" w:fill="F5F5F5"/>
        <w:spacing w:after="150" w:line="270" w:lineRule="atLeast"/>
        <w:rPr>
          <w:rFonts w:ascii="Consolas" w:eastAsia="Times New Roman" w:hAnsi="Consolas" w:cs="Times New Roman"/>
          <w:color w:val="0E00FF"/>
          <w:sz w:val="21"/>
          <w:szCs w:val="21"/>
          <w:lang w:eastAsia="en-CA"/>
          <w14:ligatures w14:val="none"/>
        </w:rPr>
      </w:pPr>
      <w:r w:rsidRPr="00235D8E">
        <w:rPr>
          <w:rFonts w:ascii="Consolas" w:eastAsia="Times New Roman" w:hAnsi="Consolas" w:cs="Times New Roman"/>
          <w:color w:val="0E00FF"/>
          <w:sz w:val="21"/>
          <w:szCs w:val="21"/>
          <w:lang w:eastAsia="en-CA"/>
          <w14:ligatures w14:val="none"/>
        </w:rPr>
        <w:t>E</w:t>
      </w:r>
      <w:r w:rsidR="00235D8E" w:rsidRPr="00235D8E">
        <w:rPr>
          <w:rFonts w:ascii="Consolas" w:eastAsia="Times New Roman" w:hAnsi="Consolas" w:cs="Times New Roman"/>
          <w:color w:val="0E00FF"/>
          <w:sz w:val="21"/>
          <w:szCs w:val="21"/>
          <w:lang w:eastAsia="en-CA"/>
          <w14:ligatures w14:val="none"/>
        </w:rPr>
        <w:t>nd</w:t>
      </w:r>
    </w:p>
    <w:p w14:paraId="133204A1" w14:textId="24C3C7D6" w:rsidR="00235D8E" w:rsidRPr="00700CC4" w:rsidRDefault="00235D8E" w:rsidP="00700CC4">
      <w:pPr>
        <w:rPr>
          <w:rFonts w:asciiTheme="majorBidi" w:hAnsiTheme="majorBidi" w:cstheme="majorBidi"/>
          <w:sz w:val="24"/>
          <w:szCs w:val="24"/>
        </w:rPr>
      </w:pPr>
      <w:r w:rsidRPr="00700CC4">
        <w:rPr>
          <w:rFonts w:asciiTheme="majorBidi" w:hAnsiTheme="majorBidi" w:cstheme="majorBidi"/>
          <w:sz w:val="24"/>
          <w:szCs w:val="24"/>
        </w:rPr>
        <w:fldChar w:fldCharType="begin"/>
      </w:r>
      <w:r w:rsidRPr="00700CC4">
        <w:rPr>
          <w:rFonts w:asciiTheme="majorBidi" w:hAnsiTheme="majorBidi" w:cstheme="majorBidi"/>
          <w:sz w:val="24"/>
          <w:szCs w:val="24"/>
        </w:rPr>
        <w:instrText xml:space="preserve"> ADDIN ZOTERO_ITEM CSL_CITATION {"citationID":"laV9jM5d","properties":{"formattedCitation":"({\\i{}Train Generative Adversarial Network (GAN) - MATLAB &amp; Simulink}, n.d.)","plainCitation":"(Train Generative Adversarial Network (GAN) - MATLAB &amp; Simulink, n.d.)","noteIndex":0},"citationItems":[{"id":560,"uris":["http://zotero.org/users/11040425/items/NLIZAGP5"],"itemData":{"id":560,"type":"webpage","title":"Train Generative Adversarial Network (GAN) - MATLAB &amp; Simulink","URL":"https://www.mathworks.com/help/deeplearning/ug/train-generative-adversarial-network.html","accessed":{"date-parts":[["2024",10,24]]}}}],"schema":"https://github.com/citation-style-language/schema/raw/master/csl-citation.json"} </w:instrText>
      </w:r>
      <w:r w:rsidRPr="00700CC4">
        <w:rPr>
          <w:rFonts w:asciiTheme="majorBidi" w:hAnsiTheme="majorBidi" w:cstheme="majorBidi"/>
          <w:sz w:val="24"/>
          <w:szCs w:val="24"/>
        </w:rPr>
        <w:fldChar w:fldCharType="separate"/>
      </w:r>
      <w:r w:rsidRPr="00700CC4">
        <w:rPr>
          <w:rFonts w:asciiTheme="majorBidi" w:hAnsiTheme="majorBidi" w:cstheme="majorBidi"/>
          <w:sz w:val="24"/>
          <w:szCs w:val="24"/>
        </w:rPr>
        <w:t>(</w:t>
      </w:r>
      <w:r w:rsidRPr="00700CC4">
        <w:rPr>
          <w:rFonts w:asciiTheme="majorBidi" w:hAnsiTheme="majorBidi" w:cstheme="majorBidi"/>
          <w:i/>
          <w:iCs/>
          <w:sz w:val="24"/>
          <w:szCs w:val="24"/>
        </w:rPr>
        <w:t>Train Generative Adversarial Network (GAN) - MATLAB &amp; Simulink</w:t>
      </w:r>
      <w:r w:rsidRPr="00700CC4">
        <w:rPr>
          <w:rFonts w:asciiTheme="majorBidi" w:hAnsiTheme="majorBidi" w:cstheme="majorBidi"/>
          <w:sz w:val="24"/>
          <w:szCs w:val="24"/>
        </w:rPr>
        <w:t>, n.d.)</w:t>
      </w:r>
      <w:r w:rsidRPr="00700CC4">
        <w:rPr>
          <w:rFonts w:asciiTheme="majorBidi" w:hAnsiTheme="majorBidi" w:cstheme="majorBidi"/>
          <w:sz w:val="24"/>
          <w:szCs w:val="24"/>
        </w:rPr>
        <w:fldChar w:fldCharType="end"/>
      </w:r>
    </w:p>
    <w:p w14:paraId="4A905362" w14:textId="77777777" w:rsidR="00700CC4" w:rsidRDefault="00700CC4" w:rsidP="00700CC4"/>
    <w:p w14:paraId="0EBF3FBA" w14:textId="77777777" w:rsidR="00700CC4" w:rsidRDefault="00700CC4" w:rsidP="00700CC4"/>
    <w:p w14:paraId="01E552C0" w14:textId="1DDBA7C0" w:rsidR="00700CC4" w:rsidRPr="00700CC4" w:rsidRDefault="00700CC4" w:rsidP="00700CC4">
      <w:pPr>
        <w:jc w:val="center"/>
        <w:rPr>
          <w:rFonts w:asciiTheme="majorBidi" w:hAnsiTheme="majorBidi" w:cstheme="majorBidi"/>
          <w:sz w:val="24"/>
          <w:szCs w:val="24"/>
        </w:rPr>
      </w:pPr>
      <w:r w:rsidRPr="00700CC4">
        <w:rPr>
          <w:rFonts w:asciiTheme="majorBidi" w:hAnsiTheme="majorBidi" w:cstheme="majorBidi"/>
          <w:sz w:val="24"/>
          <w:szCs w:val="24"/>
        </w:rPr>
        <w:t>References</w:t>
      </w:r>
    </w:p>
    <w:p w14:paraId="4D0316A2" w14:textId="77777777" w:rsidR="00700CC4" w:rsidRPr="00700CC4" w:rsidRDefault="00700CC4" w:rsidP="00700CC4">
      <w:pPr>
        <w:pStyle w:val="Bibliography"/>
        <w:rPr>
          <w:rFonts w:asciiTheme="majorBidi" w:hAnsiTheme="majorBidi" w:cstheme="majorBidi"/>
          <w:sz w:val="24"/>
          <w:szCs w:val="24"/>
        </w:rPr>
      </w:pPr>
      <w:r w:rsidRPr="00700CC4">
        <w:rPr>
          <w:rFonts w:asciiTheme="majorBidi" w:hAnsiTheme="majorBidi" w:cstheme="majorBidi"/>
          <w:sz w:val="24"/>
          <w:szCs w:val="24"/>
        </w:rPr>
        <w:fldChar w:fldCharType="begin"/>
      </w:r>
      <w:r w:rsidRPr="00700CC4">
        <w:rPr>
          <w:rFonts w:asciiTheme="majorBidi" w:hAnsiTheme="majorBidi" w:cstheme="majorBidi"/>
          <w:sz w:val="24"/>
          <w:szCs w:val="24"/>
        </w:rPr>
        <w:instrText xml:space="preserve"> ADDIN ZOTERO_BIBL {"uncited":[],"omitted":[],"custom":[]} CSL_BIBLIOGRAPHY </w:instrText>
      </w:r>
      <w:r w:rsidRPr="00700CC4">
        <w:rPr>
          <w:rFonts w:asciiTheme="majorBidi" w:hAnsiTheme="majorBidi" w:cstheme="majorBidi"/>
          <w:sz w:val="24"/>
          <w:szCs w:val="24"/>
        </w:rPr>
        <w:fldChar w:fldCharType="separate"/>
      </w:r>
      <w:r w:rsidRPr="00700CC4">
        <w:rPr>
          <w:rFonts w:asciiTheme="majorBidi" w:hAnsiTheme="majorBidi" w:cstheme="majorBidi"/>
          <w:i/>
          <w:iCs/>
          <w:sz w:val="24"/>
          <w:szCs w:val="24"/>
        </w:rPr>
        <w:t>Train Generative Adversarial Network (GAN)—MATLAB &amp; Simulink</w:t>
      </w:r>
      <w:r w:rsidRPr="00700CC4">
        <w:rPr>
          <w:rFonts w:asciiTheme="majorBidi" w:hAnsiTheme="majorBidi" w:cstheme="majorBidi"/>
          <w:sz w:val="24"/>
          <w:szCs w:val="24"/>
        </w:rPr>
        <w:t>. (n.d.). Retrieved 24 October 2024, from https://www.mathworks.com/help/deeplearning/ug/train-generative-adversarial-network.html</w:t>
      </w:r>
    </w:p>
    <w:p w14:paraId="1FDC5E82" w14:textId="78B68F66" w:rsidR="00700CC4" w:rsidRPr="00235D8E" w:rsidRDefault="00700CC4" w:rsidP="00700CC4">
      <w:r w:rsidRPr="00700CC4">
        <w:rPr>
          <w:rFonts w:asciiTheme="majorBidi" w:hAnsiTheme="majorBidi" w:cstheme="majorBidi"/>
          <w:sz w:val="24"/>
          <w:szCs w:val="24"/>
        </w:rPr>
        <w:fldChar w:fldCharType="end"/>
      </w:r>
    </w:p>
    <w:sectPr w:rsidR="00700CC4" w:rsidRPr="00235D8E" w:rsidSect="004925A4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30"/>
  <w:proofState w:spelling="clean" w:grammar="clean"/>
  <w:defaultTabStop w:val="720"/>
  <w:hyphenationZone w:val="425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35D8E"/>
    <w:rsid w:val="0000482B"/>
    <w:rsid w:val="000F24D8"/>
    <w:rsid w:val="00235D8E"/>
    <w:rsid w:val="003C126D"/>
    <w:rsid w:val="004925A4"/>
    <w:rsid w:val="005951D7"/>
    <w:rsid w:val="005B1F38"/>
    <w:rsid w:val="00621033"/>
    <w:rsid w:val="00700CC4"/>
    <w:rsid w:val="00C16E4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0D5D292"/>
  <w15:chartTrackingRefBased/>
  <w15:docId w15:val="{70F774EE-D877-48CD-8F16-EF7CA8640B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00CC4"/>
  </w:style>
  <w:style w:type="paragraph" w:styleId="Heading1">
    <w:name w:val="heading 1"/>
    <w:basedOn w:val="Normal"/>
    <w:next w:val="Normal"/>
    <w:link w:val="Heading1Char"/>
    <w:uiPriority w:val="9"/>
    <w:qFormat/>
    <w:rsid w:val="00235D8E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235D8E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235D8E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235D8E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35D8E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235D8E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35D8E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35D8E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35D8E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35D8E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235D8E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235D8E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235D8E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35D8E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235D8E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35D8E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35D8E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35D8E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235D8E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235D8E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235D8E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235D8E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235D8E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235D8E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235D8E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235D8E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235D8E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235D8E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235D8E"/>
    <w:rPr>
      <w:b/>
      <w:bCs/>
      <w:smallCaps/>
      <w:color w:val="0F4761" w:themeColor="accent1" w:themeShade="BF"/>
      <w:spacing w:val="5"/>
    </w:rPr>
  </w:style>
  <w:style w:type="paragraph" w:styleId="Bibliography">
    <w:name w:val="Bibliography"/>
    <w:basedOn w:val="Normal"/>
    <w:next w:val="Normal"/>
    <w:uiPriority w:val="37"/>
    <w:unhideWhenUsed/>
    <w:rsid w:val="00700CC4"/>
    <w:pPr>
      <w:spacing w:after="0"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828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9530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0061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8819961">
                  <w:marLeft w:val="0"/>
                  <w:marRight w:val="0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602105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68903548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6508705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18182034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332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9147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336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1997838">
                  <w:marLeft w:val="0"/>
                  <w:marRight w:val="0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239655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5710635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7012750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96560107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3762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2532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1217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29869210">
                  <w:marLeft w:val="0"/>
                  <w:marRight w:val="0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199614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88910173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3486006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13437092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3613239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46832253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7207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0865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6533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5074194">
                  <w:marLeft w:val="0"/>
                  <w:marRight w:val="0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8747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61403141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361636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7036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5709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3934669">
                  <w:marLeft w:val="0"/>
                  <w:marRight w:val="0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32646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82503733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02989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34357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2345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6417376">
                  <w:marLeft w:val="0"/>
                  <w:marRight w:val="0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44262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61299788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5622530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0660989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49779372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57379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0309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1670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6364004">
                  <w:marLeft w:val="0"/>
                  <w:marRight w:val="0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099574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8161523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7601324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11380118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4872114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6029369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1137412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02680881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9527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95388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9897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2270742">
                  <w:marLeft w:val="0"/>
                  <w:marRight w:val="0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48602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23540957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9906429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44138908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09631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671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3091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7682528">
                  <w:marLeft w:val="0"/>
                  <w:marRight w:val="0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33243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68576250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6943087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51176021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8719652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15699004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11131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5449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7782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9096054">
                  <w:marLeft w:val="0"/>
                  <w:marRight w:val="0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8197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193009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06050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68759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9175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6898556">
                  <w:marLeft w:val="0"/>
                  <w:marRight w:val="0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996710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97142755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781406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5907434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86526734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57426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4285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3269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96725169">
                  <w:marLeft w:val="0"/>
                  <w:marRight w:val="0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64739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56141857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03369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9211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4121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5103864">
                  <w:marLeft w:val="0"/>
                  <w:marRight w:val="0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621590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91995928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68843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8418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5987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16629">
                  <w:marLeft w:val="0"/>
                  <w:marRight w:val="0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63705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81789899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8881043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0487361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92241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96173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4525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4988020">
                  <w:marLeft w:val="0"/>
                  <w:marRight w:val="0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13514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17102021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3874578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29856189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99525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5406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3911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56502327">
                  <w:marLeft w:val="0"/>
                  <w:marRight w:val="0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876685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37371221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1961941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57003390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2595591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17416944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6840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663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3712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8275472">
                  <w:marLeft w:val="0"/>
                  <w:marRight w:val="0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56932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02071808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6653562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29289076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254585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9747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4386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94664268">
                  <w:marLeft w:val="0"/>
                  <w:marRight w:val="0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664211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64799293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1031913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7906648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41788387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34915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3734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1855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6859807">
                  <w:marLeft w:val="0"/>
                  <w:marRight w:val="0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15504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83648204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4128551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00996154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4636236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38092854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7151293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9516248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82151686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709417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29326811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678547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4947609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29715485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3279760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07196435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7708121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34834990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43297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53686165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8530627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23954441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1458560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03720432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4797596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59811191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7619469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42561359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8830567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41315643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9268836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66934157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8616312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76204617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235704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47972897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3807130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19583889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6768068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10819364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8831786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06945141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4532048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07523328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43164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704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7027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7882597">
                  <w:marLeft w:val="0"/>
                  <w:marRight w:val="0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66084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61671525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1712163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61665110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0412432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3843749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14986691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069182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583254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4376003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3914173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50734549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7567527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91185779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1482852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282732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17882759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4699740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67710470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9755250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70091911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2914026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419159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36482295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8008826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38857595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1299366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828125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15518876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5750178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18997444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8541470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86747169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0755884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53653959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4883287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4420089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5811372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6955021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40642494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7867294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41058465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7462997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99946944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6453521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7067540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37007106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6204961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069657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1415765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88045614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5255572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16273454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6615423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7838008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456844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64603210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5834174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7097927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98893226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0076353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88342790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809571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89696596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4445752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77362723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12816709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9364447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644829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9407270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3450536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529079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65930383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0089041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32359527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9630003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6167635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96547832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718949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9730587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5289550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63033276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6302058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66029701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7207401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670012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7313453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3132222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74394450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3512243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10999344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900092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06053028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0854493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4943718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25493642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704134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40219888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4359537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54315935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9932932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48377139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5564339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30228605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683089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58358705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976750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56677579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1320149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04159267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8993916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76001773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3950150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01469406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9772218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40083886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9148563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8217004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0295067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2064834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84904175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6557237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08107804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8320902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07477384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8824012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0881177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79119067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0057856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96297789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1322121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0704959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41304392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4041054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13205293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4510190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76892825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9922497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99418177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4658563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49998949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6490990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48815125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1335517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2628357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52161833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5650705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47346170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8534968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16776358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378120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17591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136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6330017">
                  <w:marLeft w:val="0"/>
                  <w:marRight w:val="0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34991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39760581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6433477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07674280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4243519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10411170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39477988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5967869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61318046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1284019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6703289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97251509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8768933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86881387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0503725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77466630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9022488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1678487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7639863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5906237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03549404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0026610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44756048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9207158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2564063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82282198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2155854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98167942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922516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3569258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53052361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0287964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48017115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6466166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71781026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4888332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09592042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3078315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85318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32622002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3217864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44801616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7031640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5219411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73413344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634728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06646187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0440116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39057578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0716885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3659781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07496660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38135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0698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8926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1231872">
                  <w:marLeft w:val="0"/>
                  <w:marRight w:val="0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469602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1775962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7869669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84768721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0196914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730326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14660770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9471283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99470909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2518938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6778070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61775887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8879112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61440522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3741589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7276804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63006991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429466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90466721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7744008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75525496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2954826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995160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24156068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6477763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07871988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6653236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9044883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23932683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5159702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78699091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8218966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41058800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0872646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55789955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8176965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76430186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0374350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7370486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74002724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9439986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43248133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5806757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41770373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4006428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8025050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41912232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4483587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31779863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9159369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40493768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9948656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10479590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1409213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88200641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3925326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7620222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3686522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1891821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72322100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5964026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38666005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4810692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7041187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2058711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44566922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5092528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4390592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45053177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6707878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7068793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7479150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6913149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9206737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50046619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4791504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6327839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5514324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4380163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90413494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7667277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37972547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6030268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77457795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9055287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47130708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6653266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612859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73126920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6533637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46345682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907933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6500751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6446263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3887671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44204211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4135502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02511556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9503610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50953275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5242889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35902074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1655844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05161865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5105347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64394669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9068417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79501751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46690163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78560086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1648589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96000605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2975616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34800535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1103460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8301483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2938304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0602752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06339545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3684835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39104911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1250776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84328765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041047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49721549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1245757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4646896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95484368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9008649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7544152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2273738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952601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69285968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6407188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26734928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4625746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5521449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318699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59082199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0297686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09226454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54738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76210734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7947842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2710817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15316720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170149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8617955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6171327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55799159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467817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1047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6202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9058687">
                  <w:marLeft w:val="0"/>
                  <w:marRight w:val="0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997808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81025228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46860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9164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4411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946096">
                  <w:marLeft w:val="0"/>
                  <w:marRight w:val="0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581197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7280315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3048894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96913059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98576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8268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1024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7262105">
                  <w:marLeft w:val="0"/>
                  <w:marRight w:val="0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102268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8665743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700399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9012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5541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1505185">
                  <w:marLeft w:val="0"/>
                  <w:marRight w:val="0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085071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02646181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2150026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1438054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540916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93877767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4216120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14834062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8684915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20918421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2846531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80422349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57235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4352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9284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2157785">
                  <w:marLeft w:val="0"/>
                  <w:marRight w:val="0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84580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11206746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95460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7068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5677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8275720">
                  <w:marLeft w:val="0"/>
                  <w:marRight w:val="0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77115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74907175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9223258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8225436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8614752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4794937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44459768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8450974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9101933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82249515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387547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79627959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658996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3931930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267868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26066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0378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6162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5803375">
                  <w:marLeft w:val="0"/>
                  <w:marRight w:val="0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877926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44436811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69697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8551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614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7570426">
                  <w:marLeft w:val="0"/>
                  <w:marRight w:val="0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022592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92790705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5168456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39501338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8678400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56150609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80302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3560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5779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5013609">
                  <w:marLeft w:val="0"/>
                  <w:marRight w:val="0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338501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6250457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91328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7349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1109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681721">
                  <w:marLeft w:val="0"/>
                  <w:marRight w:val="0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858405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7959159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0233655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7590114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07079042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5883489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4298068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0686060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95859301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807719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12501421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5525439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77194292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95259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3766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5187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209834">
                  <w:marLeft w:val="0"/>
                  <w:marRight w:val="0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724505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0177155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5135406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15220600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9618121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42348170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5364355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95129383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338325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36855448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1014941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63357367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285179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5180108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0052787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56516408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104600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03914840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27247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3482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1941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0687802">
                  <w:marLeft w:val="0"/>
                  <w:marRight w:val="0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72500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44227515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3667568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9090042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8578155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3370757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06219512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0103701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3859600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018103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0753933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2263519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648387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4066599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91074562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50640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6684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1748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2082959">
                  <w:marLeft w:val="0"/>
                  <w:marRight w:val="0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53416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44530975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4415360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5076121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5599000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5844155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25632418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7775530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84326772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666672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9078827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23764071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027912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07220636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7590574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8214352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23156366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7385274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84821100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1017587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90275221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79903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8814299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45523601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8987104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22807033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6019141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5477641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44168421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4319751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09552394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5438587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64822070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9503119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97000054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0847156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85507963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3373888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9663967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73969226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8454407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35053493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1566469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03256068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0624113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844086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28067610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3476301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26852825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9137816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45257898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2225951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26388430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7473817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55423149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396010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64165534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4092315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7926293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29526627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6163234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08226014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3520267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77434154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17356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56831152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4387884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2163577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86315264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54728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23938383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0568593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08601911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5520850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62064399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5412907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8218535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54307242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792006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6415421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83162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56385410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1179939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00111340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3218568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18206898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0223200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884948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71690390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1332119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04816509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3069321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38373468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8348796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808244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45960177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3352305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76004108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063759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30468757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1460009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30379121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4280383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85964228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3181499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92416870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3792378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18721374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9727866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34845084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0487246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13054729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9862819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07311606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474076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63838025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4491258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6580763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11835534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7957153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11620413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0716845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21202976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7414100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51123439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4097370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8780560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6512277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884319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67041380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0734282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8070132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60431414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2444163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08534194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96766076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21406437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9136648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017005986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4425064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00108355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3071710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33332992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0183110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5659197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06289421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8801648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1992482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203472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12591414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089619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6740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1748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7856338">
                  <w:marLeft w:val="0"/>
                  <w:marRight w:val="0"/>
                  <w:marTop w:val="150"/>
                  <w:marBottom w:val="15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68801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71124261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9163522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47867137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9757238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40455776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8495638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7226347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05650718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5643399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3623219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36073459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4705898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72402155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3960531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44830734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516027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515682858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2184449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17974779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2403656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05531706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6363041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00056371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6557954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33005552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873840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13678045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0122978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0053499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6395729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50889795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5209772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17666944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12591741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05040488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  <w:div w:id="5986858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9399124">
                          <w:marLeft w:val="24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7</Pages>
  <Words>1228</Words>
  <Characters>7003</Characters>
  <Application>Microsoft Office Word</Application>
  <DocSecurity>0</DocSecurity>
  <Lines>58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2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oura Elmawazini</dc:creator>
  <cp:keywords/>
  <dc:description/>
  <cp:lastModifiedBy>Noura Elmawazini</cp:lastModifiedBy>
  <cp:revision>2</cp:revision>
  <dcterms:created xsi:type="dcterms:W3CDTF">2024-10-25T03:10:00Z</dcterms:created>
  <dcterms:modified xsi:type="dcterms:W3CDTF">2024-10-25T03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e8gqEWGo"/&gt;&lt;style id="http://www.zotero.org/styles/apa" locale="en-GB" hasBibliography="1" bibliographyStyleHasBeenSet="1"/&gt;&lt;prefs&gt;&lt;pref name="fieldType" value="Field"/&gt;&lt;/prefs&gt;&lt;/data&gt;</vt:lpwstr>
  </property>
</Properties>
</file>